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17CE1FE" w14:textId="30D0D05B" w:rsidR="008A4B39" w:rsidRDefault="003632B4" w:rsidP="002E0B63">
      <w:pPr>
        <w:pStyle w:val="EBSubhead1"/>
        <w:spacing w:before="0"/>
        <w:rPr>
          <w:noProof/>
          <w:lang w:eastAsia="en-GB"/>
        </w:rPr>
      </w:pPr>
      <w:r w:rsidRPr="00A21131">
        <w:rPr>
          <w:noProof/>
          <w:lang w:eastAsia="en-GB"/>
        </w:rPr>
        <mc:AlternateContent>
          <mc:Choice Requires="wps">
            <w:drawing>
              <wp:anchor distT="0" distB="360045" distL="114300" distR="114300" simplePos="0" relativeHeight="251670016" behindDoc="0" locked="0" layoutInCell="1" allowOverlap="0" wp14:anchorId="57A0AB63" wp14:editId="2C76B625">
                <wp:simplePos x="0" y="0"/>
                <wp:positionH relativeFrom="margin">
                  <wp:posOffset>-114300</wp:posOffset>
                </wp:positionH>
                <wp:positionV relativeFrom="page">
                  <wp:posOffset>1447800</wp:posOffset>
                </wp:positionV>
                <wp:extent cx="6846570" cy="1943100"/>
                <wp:effectExtent l="0" t="0" r="0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846570" cy="194310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50000"/>
                            <a:alpha val="85000"/>
                          </a:schemeClr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BB76B2" w14:textId="36E56173" w:rsidR="008A4B39" w:rsidRDefault="00BD584D" w:rsidP="002E3872">
                            <w:pPr>
                              <w:spacing w:line="276" w:lineRule="auto"/>
                              <w:rPr>
                                <w:rFonts w:ascii="Arial" w:hAnsi="Arial" w:cs="Arial"/>
                                <w:b/>
                                <w:color w:val="FFFFFF" w:themeColor="background1"/>
                                <w:sz w:val="28"/>
                                <w:szCs w:val="2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FFFFFF" w:themeColor="background1"/>
                                <w:sz w:val="28"/>
                                <w:szCs w:val="24"/>
                              </w:rPr>
                              <w:t>What do we know about the Safer Nursing Care Tool?</w:t>
                            </w:r>
                          </w:p>
                          <w:p w14:paraId="4D6FFE94" w14:textId="494A1ACB" w:rsidR="00EA472D" w:rsidRDefault="006B4B30" w:rsidP="008A4B39">
                            <w:pPr>
                              <w:spacing w:after="0" w:line="276" w:lineRule="auto"/>
                              <w:jc w:val="both"/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Many studies of </w:t>
                            </w:r>
                            <w:r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registered nurse staffing 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in hospitals have </w:t>
                            </w:r>
                            <w:r w:rsidR="005314E3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shown 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an </w:t>
                            </w:r>
                            <w:r w:rsidR="005314E3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association between 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higher levels </w:t>
                            </w:r>
                            <w:r w:rsidR="005314E3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and 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better patient outcomes and care quality. </w:t>
                            </w:r>
                            <w:r w:rsidR="005314E3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Systems for determining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the number of nursing staff needed on wards</w:t>
                            </w:r>
                            <w:r w:rsidR="005314E3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exist in abundance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. However, 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research 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evidence is lacking 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on</w:t>
                            </w:r>
                            <w:r w:rsidR="007169A2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how well </w:t>
                            </w:r>
                            <w:r w:rsidR="00EA472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these tools 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work</w:t>
                            </w:r>
                            <w:r w:rsidR="00EA472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: how often </w:t>
                            </w:r>
                            <w:r w:rsidR="007169A2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d</w:t>
                            </w:r>
                            <w:r w:rsidR="00EA472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o they get nurse staffing levels ‘right’, shift by shift?</w:t>
                            </w:r>
                          </w:p>
                          <w:p w14:paraId="6BE2917F" w14:textId="5C8659F7" w:rsidR="00BD584D" w:rsidRPr="009B0797" w:rsidRDefault="00BD584D" w:rsidP="008A4B39">
                            <w:pPr>
                              <w:spacing w:after="0" w:line="276" w:lineRule="auto"/>
                              <w:jc w:val="both"/>
                              <w:rPr>
                                <w:rFonts w:ascii="Arial" w:hAnsi="Arial" w:cs="Arial"/>
                                <w:color w:val="FFFFFF" w:themeColor="background1"/>
                                <w:sz w:val="16"/>
                                <w:szCs w:val="16"/>
                              </w:rPr>
                            </w:pPr>
                            <w:r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14:paraId="2F0B2215" w14:textId="27DEE677" w:rsidR="00BD584D" w:rsidRDefault="00EA472D" w:rsidP="008A4B39">
                            <w:pPr>
                              <w:spacing w:after="0" w:line="276" w:lineRule="auto"/>
                              <w:jc w:val="both"/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I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n 2014</w:t>
                            </w:r>
                            <w:r w:rsidR="00E13447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,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the National Institute for Health and Care Excellence</w:t>
                            </w:r>
                            <w:r w:rsidR="00B319A6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(NICE)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endorsed using the Safer Nursing Care Tool (SNCT) 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to help plan 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nurse</w:t>
                            </w:r>
                            <w:r w:rsidR="00A04A7C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staffing levels on adult wards</w:t>
                            </w:r>
                            <w:r w:rsidR="002E0B63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in acute hospitals</w:t>
                            </w:r>
                            <w:r w:rsidR="00BD584D" w:rsidRP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. 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The SNCT estimates the nurse staffing needed based on patient</w:t>
                            </w:r>
                            <w:r w:rsidR="00BC5882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s’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BC5882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acuity and </w:t>
                            </w:r>
                            <w:r w:rsidR="00B319A6" w:rsidRPr="00B319A6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their dependence on nurs</w:t>
                            </w:r>
                            <w:r w:rsidR="00B319A6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ing care</w:t>
                            </w:r>
                            <w:r w:rsidR="00B319A6" w:rsidRPr="00B319A6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.</w:t>
                            </w:r>
                            <w:r w:rsidR="008815F4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BD584D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This Evidence Brief describes the results of research </w:t>
                            </w:r>
                            <w:r w:rsidR="009B1F60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that addressed key knowledge gaps about the SNCT</w:t>
                            </w:r>
                            <w:r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.</w:t>
                            </w:r>
                            <w:r w:rsidR="00E13447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7A0AB6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9pt;margin-top:114pt;width:539.1pt;height:153pt;z-index:251670016;visibility:visible;mso-wrap-style:square;mso-width-percent:0;mso-height-percent:0;mso-wrap-distance-left:9pt;mso-wrap-distance-top:0;mso-wrap-distance-right:9pt;mso-wrap-distance-bottom:28.35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" o:allowoverlap="f" fillcolor="#1f4d78 [1604]" stroked="f">
                <v:fill opacity="55769f"/>
                <v:textbox inset=",,,0">
                  <w:txbxContent>
                    <w:p w14:paraId="59BB76B2" w14:textId="36E56173" w:rsidR="008A4B39" w:rsidRDefault="00BD584D" w:rsidP="002E3872">
                      <w:pPr>
                        <w:spacing w:line="276" w:lineRule="auto"/>
                        <w:rPr>
                          <w:rFonts w:ascii="Arial" w:hAnsi="Arial" w:cs="Arial"/>
                          <w:b/>
                          <w:color w:val="FFFFFF" w:themeColor="background1"/>
                          <w:sz w:val="28"/>
                          <w:szCs w:val="24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FFFFFF" w:themeColor="background1"/>
                          <w:sz w:val="28"/>
                          <w:szCs w:val="24"/>
                        </w:rPr>
                        <w:t>What do we know about the Safer Nursing Care Tool?</w:t>
                      </w:r>
                    </w:p>
                    <w:p w14:paraId="4D6FFE94" w14:textId="494A1ACB" w:rsidR="00EA472D" w:rsidRDefault="006B4B30" w:rsidP="008A4B39">
                      <w:pPr>
                        <w:spacing w:after="0" w:line="276" w:lineRule="auto"/>
                        <w:jc w:val="both"/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Many studies of </w:t>
                      </w:r>
                      <w:r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registered nurse staffing 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in hospitals have </w:t>
                      </w:r>
                      <w:r w:rsidR="005314E3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shown 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an </w:t>
                      </w:r>
                      <w:r w:rsidR="005314E3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association between 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higher levels </w:t>
                      </w:r>
                      <w:r w:rsidR="005314E3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and 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better patient outcomes and care quality. </w:t>
                      </w:r>
                      <w:r w:rsidR="005314E3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Systems for determining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the number of nursing staff needed on wards</w:t>
                      </w:r>
                      <w:r w:rsidR="005314E3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exist in abundance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. However, 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research 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evidence is lacking 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on</w:t>
                      </w:r>
                      <w:r w:rsidR="007169A2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how well </w:t>
                      </w:r>
                      <w:r w:rsidR="00EA472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these tools 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work</w:t>
                      </w:r>
                      <w:r w:rsidR="00EA472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: how often </w:t>
                      </w:r>
                      <w:r w:rsidR="007169A2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d</w:t>
                      </w:r>
                      <w:r w:rsidR="00EA472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o they get nurse staffing levels ‘right’, shift by shift?</w:t>
                      </w:r>
                    </w:p>
                    <w:p w14:paraId="6BE2917F" w14:textId="5C8659F7" w:rsidR="00BD584D" w:rsidRPr="009B0797" w:rsidRDefault="00BD584D" w:rsidP="008A4B39">
                      <w:pPr>
                        <w:spacing w:after="0" w:line="276" w:lineRule="auto"/>
                        <w:jc w:val="both"/>
                        <w:rPr>
                          <w:rFonts w:ascii="Arial" w:hAnsi="Arial" w:cs="Arial"/>
                          <w:color w:val="FFFFFF" w:themeColor="background1"/>
                          <w:sz w:val="16"/>
                          <w:szCs w:val="16"/>
                        </w:rPr>
                      </w:pPr>
                      <w:r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</w:p>
                    <w:p w14:paraId="2F0B2215" w14:textId="27DEE677" w:rsidR="00BD584D" w:rsidRDefault="00EA472D" w:rsidP="008A4B39">
                      <w:pPr>
                        <w:spacing w:after="0" w:line="276" w:lineRule="auto"/>
                        <w:jc w:val="both"/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I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n 2014</w:t>
                      </w:r>
                      <w:r w:rsidR="00E13447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,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the National Institute for Health and Care Excellence</w:t>
                      </w:r>
                      <w:r w:rsidR="00B319A6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(NICE)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endorsed using the Safer Nursing Care Tool (SNCT) 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to help plan 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nurse</w:t>
                      </w:r>
                      <w:r w:rsidR="00A04A7C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staffing levels on adult wards</w:t>
                      </w:r>
                      <w:r w:rsidR="002E0B63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in acute hospitals</w:t>
                      </w:r>
                      <w:r w:rsidR="00BD584D" w:rsidRP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. 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The SNCT estimates the nurse staffing needed based on patient</w:t>
                      </w:r>
                      <w:r w:rsidR="00BC5882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s’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r w:rsidR="00BC5882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acuity and </w:t>
                      </w:r>
                      <w:r w:rsidR="00B319A6" w:rsidRPr="00B319A6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their dependence on nurs</w:t>
                      </w:r>
                      <w:r w:rsidR="00B319A6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ing care</w:t>
                      </w:r>
                      <w:r w:rsidR="00B319A6" w:rsidRPr="00B319A6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.</w:t>
                      </w:r>
                      <w:r w:rsidR="008815F4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r w:rsidR="00BD584D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This Evidence Brief describes the results of research </w:t>
                      </w:r>
                      <w:r w:rsidR="009B1F60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that addressed key knowledge gaps about the SNCT</w:t>
                      </w:r>
                      <w:r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.</w:t>
                      </w:r>
                      <w:r w:rsidR="00E13447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</w:p>
                  </w:txbxContent>
                </v:textbox>
                <w10:wrap type="square" anchorx="margin" anchory="page"/>
              </v:shape>
            </w:pict>
          </mc:Fallback>
        </mc:AlternateContent>
      </w:r>
      <w:r w:rsidR="00771CA6">
        <w:rPr>
          <w:noProof/>
          <w:lang w:eastAsia="en-GB"/>
        </w:rPr>
        <w:t>Why was a study about the SNCT needed?</w:t>
      </w:r>
    </w:p>
    <w:p w14:paraId="53A4E466" w14:textId="3A544008" w:rsidR="005E56C9" w:rsidRDefault="00F97469" w:rsidP="005E56C9">
      <w:pPr>
        <w:pStyle w:val="EBSubhead1"/>
        <w:spacing w:before="0" w:after="100"/>
        <w:jc w:val="both"/>
        <w:rPr>
          <w:b w:val="0"/>
          <w:sz w:val="20"/>
          <w:szCs w:val="20"/>
        </w:rPr>
      </w:pPr>
      <w:r>
        <w:rPr>
          <w:b w:val="0"/>
          <w:sz w:val="20"/>
          <w:szCs w:val="20"/>
        </w:rPr>
        <w:t>Despite the importance of having enough nurses working on hospital wards</w:t>
      </w:r>
      <w:r w:rsidR="00256E86">
        <w:rPr>
          <w:b w:val="0"/>
          <w:sz w:val="20"/>
          <w:szCs w:val="20"/>
        </w:rPr>
        <w:t>,</w:t>
      </w:r>
      <w:r>
        <w:rPr>
          <w:b w:val="0"/>
          <w:sz w:val="20"/>
          <w:szCs w:val="20"/>
        </w:rPr>
        <w:t xml:space="preserve"> both </w:t>
      </w:r>
      <w:r w:rsidR="00256E86">
        <w:rPr>
          <w:b w:val="0"/>
          <w:sz w:val="20"/>
          <w:szCs w:val="20"/>
        </w:rPr>
        <w:t>f</w:t>
      </w:r>
      <w:r w:rsidR="002E0B63">
        <w:rPr>
          <w:b w:val="0"/>
          <w:sz w:val="20"/>
          <w:szCs w:val="20"/>
        </w:rPr>
        <w:t>or</w:t>
      </w:r>
      <w:r>
        <w:rPr>
          <w:b w:val="0"/>
          <w:sz w:val="20"/>
          <w:szCs w:val="20"/>
        </w:rPr>
        <w:t xml:space="preserve"> patient safety and quality of care, </w:t>
      </w:r>
      <w:r w:rsidR="00256E86">
        <w:rPr>
          <w:b w:val="0"/>
          <w:sz w:val="20"/>
          <w:szCs w:val="20"/>
        </w:rPr>
        <w:t>an agreed method</w:t>
      </w:r>
      <w:r>
        <w:rPr>
          <w:b w:val="0"/>
          <w:sz w:val="20"/>
          <w:szCs w:val="20"/>
        </w:rPr>
        <w:t xml:space="preserve"> for determining how many </w:t>
      </w:r>
      <w:r w:rsidR="002E0B63">
        <w:rPr>
          <w:b w:val="0"/>
          <w:sz w:val="20"/>
          <w:szCs w:val="20"/>
        </w:rPr>
        <w:t>nurses and assistants</w:t>
      </w:r>
      <w:r>
        <w:rPr>
          <w:b w:val="0"/>
          <w:sz w:val="20"/>
          <w:szCs w:val="20"/>
        </w:rPr>
        <w:t xml:space="preserve"> are needed on each ward remains elusive. </w:t>
      </w:r>
      <w:r w:rsidR="00C974D1">
        <w:rPr>
          <w:b w:val="0"/>
          <w:sz w:val="20"/>
          <w:szCs w:val="20"/>
        </w:rPr>
        <w:fldChar w:fldCharType="begin">
          <w:fldData xml:space="preserve">PEVuZE5vdGU+PENpdGU+PEF1dGhvcj5TYXZpbGxlPC9BdXRob3I+PFllYXI+MjAxOTwvWWVhcj48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</w:fldData>
        </w:fldChar>
      </w:r>
      <w:r w:rsidR="00B51C26">
        <w:rPr>
          <w:b w:val="0"/>
          <w:sz w:val="20"/>
          <w:szCs w:val="20"/>
        </w:rPr>
        <w:instrText xml:space="preserve"> ADDIN EN.CITE </w:instrText>
      </w:r>
      <w:r w:rsidR="00B51C26">
        <w:rPr>
          <w:b w:val="0"/>
          <w:sz w:val="20"/>
          <w:szCs w:val="20"/>
        </w:rPr>
        <w:fldChar w:fldCharType="begin">
          <w:fldData xml:space="preserve">PEVuZE5vdGU+PENpdGU+PEF1dGhvcj5TYXZpbGxlPC9BdXRob3I+PFllYXI+MjAxOTwvWWVhcj48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</w:fldData>
        </w:fldChar>
      </w:r>
      <w:r w:rsidR="00B51C26">
        <w:rPr>
          <w:b w:val="0"/>
          <w:sz w:val="20"/>
          <w:szCs w:val="20"/>
        </w:rPr>
        <w:instrText xml:space="preserve"> ADDIN EN.CITE.DATA </w:instrText>
      </w:r>
      <w:r w:rsidR="00B51C26">
        <w:rPr>
          <w:b w:val="0"/>
          <w:sz w:val="20"/>
          <w:szCs w:val="20"/>
        </w:rPr>
      </w:r>
      <w:r w:rsidR="00B51C26">
        <w:rPr>
          <w:b w:val="0"/>
          <w:sz w:val="20"/>
          <w:szCs w:val="20"/>
        </w:rPr>
        <w:fldChar w:fldCharType="end"/>
      </w:r>
      <w:r w:rsidR="00C974D1">
        <w:rPr>
          <w:b w:val="0"/>
          <w:sz w:val="20"/>
          <w:szCs w:val="20"/>
        </w:rPr>
        <w:fldChar w:fldCharType="separate"/>
      </w:r>
      <w:r w:rsidR="008A3865">
        <w:rPr>
          <w:b w:val="0"/>
          <w:noProof/>
          <w:sz w:val="20"/>
          <w:szCs w:val="20"/>
        </w:rPr>
        <w:t>[1-3]</w:t>
      </w:r>
      <w:r w:rsidR="00C974D1">
        <w:rPr>
          <w:b w:val="0"/>
          <w:sz w:val="20"/>
          <w:szCs w:val="20"/>
        </w:rPr>
        <w:fldChar w:fldCharType="end"/>
      </w:r>
      <w:r w:rsidR="005E56C9" w:rsidRPr="005E56C9">
        <w:rPr>
          <w:b w:val="0"/>
          <w:sz w:val="20"/>
          <w:szCs w:val="20"/>
        </w:rPr>
        <w:t xml:space="preserve"> </w:t>
      </w:r>
    </w:p>
    <w:p w14:paraId="10065024" w14:textId="3C522788" w:rsidR="005E56C9" w:rsidRDefault="005E56C9" w:rsidP="005E56C9">
      <w:pPr>
        <w:pStyle w:val="EBSubhead1"/>
        <w:spacing w:before="0" w:after="100"/>
        <w:jc w:val="both"/>
        <w:rPr>
          <w:b w:val="0"/>
          <w:sz w:val="20"/>
          <w:szCs w:val="20"/>
        </w:rPr>
      </w:pPr>
      <w:r>
        <w:rPr>
          <w:b w:val="0"/>
          <w:sz w:val="20"/>
          <w:szCs w:val="20"/>
        </w:rPr>
        <w:t>The Safer Nursing Care Tool (SNCT) is a patient classification method, which has been endorsed by NICE and is used in many hospita</w:t>
      </w:r>
      <w:r w:rsidR="00BC5882">
        <w:rPr>
          <w:b w:val="0"/>
          <w:sz w:val="20"/>
          <w:szCs w:val="20"/>
        </w:rPr>
        <w:t>ls in England</w:t>
      </w:r>
      <w:r>
        <w:rPr>
          <w:b w:val="0"/>
          <w:sz w:val="20"/>
          <w:szCs w:val="20"/>
        </w:rPr>
        <w:t xml:space="preserve">. </w:t>
      </w:r>
      <w:r>
        <w:rPr>
          <w:b w:val="0"/>
          <w:sz w:val="20"/>
          <w:szCs w:val="20"/>
        </w:rPr>
        <w:fldChar w:fldCharType="begin"/>
      </w:r>
      <w:r w:rsidR="007169A2">
        <w:rPr>
          <w:b w:val="0"/>
          <w:sz w:val="20"/>
          <w:szCs w:val="20"/>
        </w:rPr>
        <w:instrText xml:space="preserve"> ADDIN EN.CITE &lt;EndNote&gt;&lt;Cite&gt;&lt;Author&gt;The Shelford group&lt;/Author&gt;&lt;Year&gt;2014&lt;/Year&gt;&lt;RecNum&gt;38390&lt;/RecNum&gt;&lt;DisplayText&gt;[4, 5]&lt;/DisplayText&gt;&lt;record&gt;&lt;rec-number&gt;38390&lt;/rec-number&gt;&lt;foreign-keys&gt;&lt;key app="EN" db-id="9szzaf5xbwsxt5ezwsapa29xasw2z0v25v5r" timestamp="1417275534"&gt;38390&lt;/key&gt;&lt;/foreign-keys&gt;&lt;ref-type name="Report"&gt;27&lt;/ref-type&gt;&lt;contributors&gt;&lt;authors&gt;&lt;author&gt;The Shelford group,&lt;/author&gt;&lt;/authors&gt;&lt;/contributors&gt;&lt;titles&gt;&lt;title&gt;Safer Nursing Care Tool Implementation Resource Pack&lt;/title&gt;&lt;/titles&gt;&lt;dates&gt;&lt;year&gt;2014&lt;/year&gt;&lt;/dates&gt;&lt;publisher&gt;The Shelford Group&lt;/publisher&gt;&lt;urls&gt;&lt;related-urls&gt;&lt;url&gt;http://shelfordgroup.org/library/documents/Shelford_Safer_Nursing_23May14a.pdf&lt;/url&gt;&lt;/related-urls&gt;&lt;/urls&gt;&lt;/record&gt;&lt;/Cite&gt;&lt;Cite&gt;&lt;Author&gt;National Institute for Health and Clinical Excellence&lt;/Author&gt;&lt;Year&gt;2014&lt;/Year&gt;&lt;RecNum&gt;38397&lt;/RecNum&gt;&lt;record&gt;&lt;rec-number&gt;38397&lt;/rec-number&gt;&lt;foreign-keys&gt;&lt;key app="EN" db-id="9szzaf5xbwsxt5ezwsapa29xasw2z0v25v5r" timestamp="1417887194"&gt;38397&lt;/key&gt;&lt;/foreign-keys&gt;&lt;ref-type name="Report"&gt;27&lt;/ref-type&gt;&lt;contributors&gt;&lt;authors&gt;&lt;author&gt;National Institute for Health and Clinical Excellence,&lt;/author&gt;&lt;/authors&gt;&lt;/contributors&gt;&lt;titles&gt;&lt;title&gt;Safer Nursing Care Tool (SNCT): statement of endorsement&lt;/title&gt;&lt;/titles&gt;&lt;dates&gt;&lt;year&gt;2014&lt;/year&gt;&lt;/dates&gt;&lt;urls&gt;&lt;related-urls&gt;&lt;url&gt;file:///C:/Users/pdg1u09/Downloads/SG1_Toolkit_NICE_assessment.pdf&lt;/url&gt;&lt;/related-urls&gt;&lt;/urls&gt;&lt;/record&gt;&lt;/Cite&gt;&lt;/EndNote&gt;</w:instrText>
      </w:r>
      <w:r>
        <w:rPr>
          <w:b w:val="0"/>
          <w:sz w:val="20"/>
          <w:szCs w:val="20"/>
        </w:rPr>
        <w:fldChar w:fldCharType="separate"/>
      </w:r>
      <w:r w:rsidR="007169A2">
        <w:rPr>
          <w:b w:val="0"/>
          <w:noProof/>
          <w:sz w:val="20"/>
          <w:szCs w:val="20"/>
        </w:rPr>
        <w:t>[4, 5]</w:t>
      </w:r>
      <w:r>
        <w:rPr>
          <w:b w:val="0"/>
          <w:sz w:val="20"/>
          <w:szCs w:val="20"/>
        </w:rPr>
        <w:fldChar w:fldCharType="end"/>
      </w:r>
    </w:p>
    <w:p w14:paraId="416D35D0" w14:textId="54C1FA9B" w:rsidR="005E56C9" w:rsidRDefault="00FE6A7D" w:rsidP="009B0797">
      <w:pPr>
        <w:pStyle w:val="EBSubhead1"/>
        <w:spacing w:before="0" w:after="100"/>
        <w:jc w:val="both"/>
        <w:rPr>
          <w:sz w:val="20"/>
          <w:szCs w:val="20"/>
        </w:rPr>
      </w:pPr>
      <w:r>
        <w:rPr>
          <w:b w:val="0"/>
          <w:sz w:val="20"/>
          <w:szCs w:val="20"/>
        </w:rPr>
        <w:t>Recognising</w:t>
      </w:r>
      <w:r w:rsidR="000066B6">
        <w:rPr>
          <w:b w:val="0"/>
          <w:sz w:val="20"/>
          <w:szCs w:val="20"/>
        </w:rPr>
        <w:t xml:space="preserve"> that patients require differ</w:t>
      </w:r>
      <w:r w:rsidR="008D50ED">
        <w:rPr>
          <w:b w:val="0"/>
          <w:sz w:val="20"/>
          <w:szCs w:val="20"/>
        </w:rPr>
        <w:t xml:space="preserve">ing </w:t>
      </w:r>
      <w:r w:rsidR="000066B6">
        <w:rPr>
          <w:b w:val="0"/>
          <w:sz w:val="20"/>
          <w:szCs w:val="20"/>
        </w:rPr>
        <w:t xml:space="preserve">amounts of nursing care, </w:t>
      </w:r>
      <w:r w:rsidR="005E56C9">
        <w:rPr>
          <w:b w:val="0"/>
          <w:sz w:val="20"/>
          <w:szCs w:val="20"/>
        </w:rPr>
        <w:t xml:space="preserve">tools such as </w:t>
      </w:r>
      <w:r w:rsidR="00471470">
        <w:rPr>
          <w:b w:val="0"/>
          <w:sz w:val="20"/>
          <w:szCs w:val="20"/>
        </w:rPr>
        <w:t xml:space="preserve">the SNCT </w:t>
      </w:r>
      <w:r w:rsidR="00B319A6">
        <w:rPr>
          <w:b w:val="0"/>
          <w:sz w:val="20"/>
          <w:szCs w:val="20"/>
        </w:rPr>
        <w:t>categorise patients according to</w:t>
      </w:r>
      <w:r w:rsidR="00471470">
        <w:rPr>
          <w:b w:val="0"/>
          <w:sz w:val="20"/>
          <w:szCs w:val="20"/>
        </w:rPr>
        <w:t xml:space="preserve"> </w:t>
      </w:r>
      <w:r w:rsidR="00471470" w:rsidRPr="006C7396">
        <w:rPr>
          <w:b w:val="0"/>
          <w:sz w:val="20"/>
          <w:szCs w:val="20"/>
        </w:rPr>
        <w:t>their nursing care</w:t>
      </w:r>
      <w:r w:rsidR="00A04A7C">
        <w:rPr>
          <w:b w:val="0"/>
          <w:sz w:val="20"/>
          <w:szCs w:val="20"/>
        </w:rPr>
        <w:t xml:space="preserve"> needs</w:t>
      </w:r>
      <w:r w:rsidR="00471470" w:rsidRPr="006C7396">
        <w:rPr>
          <w:b w:val="0"/>
          <w:sz w:val="20"/>
          <w:szCs w:val="20"/>
        </w:rPr>
        <w:t>.</w:t>
      </w:r>
      <w:r w:rsidR="00EA472D">
        <w:rPr>
          <w:b w:val="0"/>
          <w:sz w:val="20"/>
          <w:szCs w:val="20"/>
        </w:rPr>
        <w:t xml:space="preserve"> </w:t>
      </w:r>
      <w:r w:rsidR="00DB1FD7">
        <w:rPr>
          <w:b w:val="0"/>
          <w:sz w:val="20"/>
          <w:szCs w:val="20"/>
        </w:rPr>
        <w:t xml:space="preserve">This is done over a </w:t>
      </w:r>
      <w:r w:rsidR="00DB1FD7" w:rsidRPr="009B0797">
        <w:rPr>
          <w:b w:val="0"/>
          <w:sz w:val="20"/>
          <w:szCs w:val="20"/>
        </w:rPr>
        <w:t>baseline assessment period, which in</w:t>
      </w:r>
      <w:r w:rsidR="00DB1FD7">
        <w:rPr>
          <w:sz w:val="20"/>
          <w:szCs w:val="20"/>
        </w:rPr>
        <w:t xml:space="preserve"> </w:t>
      </w:r>
      <w:r w:rsidR="00DB1FD7">
        <w:rPr>
          <w:b w:val="0"/>
          <w:sz w:val="20"/>
          <w:szCs w:val="20"/>
        </w:rPr>
        <w:t xml:space="preserve">the case of </w:t>
      </w:r>
      <w:r w:rsidR="00A04A7C">
        <w:rPr>
          <w:b w:val="0"/>
          <w:sz w:val="20"/>
          <w:szCs w:val="20"/>
        </w:rPr>
        <w:t xml:space="preserve">the </w:t>
      </w:r>
      <w:r w:rsidR="00DB1FD7">
        <w:rPr>
          <w:b w:val="0"/>
          <w:sz w:val="20"/>
          <w:szCs w:val="20"/>
        </w:rPr>
        <w:t xml:space="preserve">SNCT </w:t>
      </w:r>
      <w:r w:rsidR="00A04A7C">
        <w:rPr>
          <w:b w:val="0"/>
          <w:sz w:val="20"/>
          <w:szCs w:val="20"/>
        </w:rPr>
        <w:t xml:space="preserve">is </w:t>
      </w:r>
      <w:r w:rsidR="00DB1FD7">
        <w:rPr>
          <w:b w:val="0"/>
          <w:sz w:val="20"/>
          <w:szCs w:val="20"/>
        </w:rPr>
        <w:t>20 days</w:t>
      </w:r>
      <w:r w:rsidR="00A04A7C">
        <w:rPr>
          <w:b w:val="0"/>
          <w:sz w:val="20"/>
          <w:szCs w:val="20"/>
        </w:rPr>
        <w:t xml:space="preserve"> twice yearly</w:t>
      </w:r>
      <w:r w:rsidR="00DB1FD7">
        <w:rPr>
          <w:b w:val="0"/>
          <w:sz w:val="20"/>
          <w:szCs w:val="20"/>
        </w:rPr>
        <w:t xml:space="preserve">. </w:t>
      </w:r>
      <w:r w:rsidR="00EA472D">
        <w:rPr>
          <w:b w:val="0"/>
          <w:sz w:val="20"/>
          <w:szCs w:val="20"/>
        </w:rPr>
        <w:t>E</w:t>
      </w:r>
      <w:r w:rsidR="00471470" w:rsidRPr="006C7396">
        <w:rPr>
          <w:b w:val="0"/>
          <w:sz w:val="20"/>
          <w:szCs w:val="20"/>
        </w:rPr>
        <w:t xml:space="preserve">ach category is associated with a workload ‘multiplier’, to </w:t>
      </w:r>
      <w:r w:rsidR="00471470">
        <w:rPr>
          <w:b w:val="0"/>
          <w:sz w:val="20"/>
          <w:szCs w:val="20"/>
        </w:rPr>
        <w:t>calculate how many</w:t>
      </w:r>
      <w:r w:rsidR="00471470" w:rsidRPr="006C7396">
        <w:rPr>
          <w:b w:val="0"/>
          <w:sz w:val="20"/>
          <w:szCs w:val="20"/>
        </w:rPr>
        <w:t xml:space="preserve"> nursing staff to employ.</w:t>
      </w:r>
      <w:r w:rsidR="00471470">
        <w:rPr>
          <w:b w:val="0"/>
          <w:sz w:val="20"/>
          <w:szCs w:val="20"/>
        </w:rPr>
        <w:t xml:space="preserve"> The multipliers </w:t>
      </w:r>
      <w:r w:rsidR="00EA472D">
        <w:rPr>
          <w:b w:val="0"/>
          <w:sz w:val="20"/>
          <w:szCs w:val="20"/>
        </w:rPr>
        <w:t xml:space="preserve">used in the SNCT </w:t>
      </w:r>
      <w:r w:rsidR="00471470">
        <w:rPr>
          <w:b w:val="0"/>
          <w:sz w:val="20"/>
          <w:szCs w:val="20"/>
        </w:rPr>
        <w:t>are based on large volumes of data from quality-assured wards.</w:t>
      </w:r>
      <w:r w:rsidR="00B319A6">
        <w:rPr>
          <w:b w:val="0"/>
          <w:sz w:val="20"/>
          <w:szCs w:val="20"/>
        </w:rPr>
        <w:t xml:space="preserve"> </w:t>
      </w:r>
    </w:p>
    <w:p w14:paraId="0B8C9926" w14:textId="2F49C70B" w:rsidR="005E56C9" w:rsidRDefault="00DB1FD7" w:rsidP="005E56C9">
      <w:pPr>
        <w:pStyle w:val="ListParagraph"/>
        <w:spacing w:before="60" w:after="60" w:line="240" w:lineRule="auto"/>
        <w:ind w:left="0"/>
        <w:contextualSpacing w:val="0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>Like m</w:t>
      </w:r>
      <w:r w:rsidR="005E56C9">
        <w:rPr>
          <w:rFonts w:ascii="Arial" w:hAnsi="Arial" w:cs="Arial"/>
          <w:bCs/>
          <w:sz w:val="20"/>
          <w:szCs w:val="20"/>
        </w:rPr>
        <w:t xml:space="preserve">ost </w:t>
      </w:r>
      <w:r>
        <w:rPr>
          <w:rFonts w:ascii="Arial" w:hAnsi="Arial" w:cs="Arial"/>
          <w:bCs/>
          <w:sz w:val="20"/>
          <w:szCs w:val="20"/>
        </w:rPr>
        <w:t xml:space="preserve">staffing </w:t>
      </w:r>
      <w:r w:rsidR="005E56C9">
        <w:rPr>
          <w:rFonts w:ascii="Arial" w:hAnsi="Arial" w:cs="Arial"/>
          <w:bCs/>
          <w:sz w:val="20"/>
          <w:szCs w:val="20"/>
        </w:rPr>
        <w:t>tools</w:t>
      </w:r>
      <w:r>
        <w:rPr>
          <w:rFonts w:ascii="Arial" w:hAnsi="Arial" w:cs="Arial"/>
          <w:bCs/>
          <w:sz w:val="20"/>
          <w:szCs w:val="20"/>
        </w:rPr>
        <w:t>, the SNCT</w:t>
      </w:r>
      <w:r w:rsidR="005E56C9">
        <w:rPr>
          <w:rFonts w:ascii="Arial" w:hAnsi="Arial" w:cs="Arial"/>
          <w:bCs/>
          <w:sz w:val="20"/>
          <w:szCs w:val="20"/>
        </w:rPr>
        <w:t xml:space="preserve"> </w:t>
      </w:r>
      <w:r>
        <w:rPr>
          <w:rFonts w:ascii="Arial" w:hAnsi="Arial" w:cs="Arial"/>
          <w:bCs/>
          <w:sz w:val="20"/>
          <w:szCs w:val="20"/>
        </w:rPr>
        <w:t xml:space="preserve">estimates the </w:t>
      </w:r>
      <w:r w:rsidR="005E56C9">
        <w:rPr>
          <w:rFonts w:ascii="Arial" w:hAnsi="Arial" w:cs="Arial"/>
          <w:bCs/>
          <w:sz w:val="20"/>
          <w:szCs w:val="20"/>
        </w:rPr>
        <w:t xml:space="preserve">permanent staffing needed to meet the </w:t>
      </w:r>
      <w:r w:rsidR="005E56C9" w:rsidRPr="00A04A7C">
        <w:rPr>
          <w:rFonts w:ascii="Arial" w:hAnsi="Arial" w:cs="Arial"/>
          <w:bCs/>
          <w:i/>
          <w:sz w:val="20"/>
          <w:szCs w:val="20"/>
        </w:rPr>
        <w:t>average</w:t>
      </w:r>
      <w:r w:rsidR="005E56C9">
        <w:rPr>
          <w:rFonts w:ascii="Arial" w:hAnsi="Arial" w:cs="Arial"/>
          <w:bCs/>
          <w:sz w:val="20"/>
          <w:szCs w:val="20"/>
        </w:rPr>
        <w:t xml:space="preserve"> demand</w:t>
      </w:r>
      <w:r>
        <w:rPr>
          <w:rFonts w:ascii="Arial" w:hAnsi="Arial" w:cs="Arial"/>
          <w:bCs/>
          <w:sz w:val="20"/>
          <w:szCs w:val="20"/>
        </w:rPr>
        <w:t>. The tool assume</w:t>
      </w:r>
      <w:r w:rsidR="009B0797">
        <w:rPr>
          <w:rFonts w:ascii="Arial" w:hAnsi="Arial" w:cs="Arial"/>
          <w:bCs/>
          <w:sz w:val="20"/>
          <w:szCs w:val="20"/>
        </w:rPr>
        <w:t>s</w:t>
      </w:r>
      <w:r>
        <w:rPr>
          <w:rFonts w:ascii="Arial" w:hAnsi="Arial" w:cs="Arial"/>
          <w:bCs/>
          <w:sz w:val="20"/>
          <w:szCs w:val="20"/>
        </w:rPr>
        <w:t xml:space="preserve"> that staffing shortfalls (when demand is above average or there are staff absences) will be covered by s</w:t>
      </w:r>
      <w:r w:rsidR="005E56C9">
        <w:rPr>
          <w:rFonts w:ascii="Arial" w:hAnsi="Arial" w:cs="Arial"/>
          <w:bCs/>
          <w:sz w:val="20"/>
          <w:szCs w:val="20"/>
        </w:rPr>
        <w:t>upplementary staff</w:t>
      </w:r>
      <w:r w:rsidR="009B0797">
        <w:rPr>
          <w:rFonts w:ascii="Arial" w:hAnsi="Arial" w:cs="Arial"/>
          <w:bCs/>
          <w:sz w:val="20"/>
          <w:szCs w:val="20"/>
        </w:rPr>
        <w:t xml:space="preserve">, </w:t>
      </w:r>
      <w:r w:rsidR="00BC5882">
        <w:rPr>
          <w:rFonts w:ascii="Arial" w:hAnsi="Arial" w:cs="Arial"/>
          <w:bCs/>
          <w:sz w:val="20"/>
          <w:szCs w:val="20"/>
        </w:rPr>
        <w:t>fr</w:t>
      </w:r>
      <w:r w:rsidR="009B0797">
        <w:rPr>
          <w:rFonts w:ascii="Arial" w:hAnsi="Arial" w:cs="Arial"/>
          <w:bCs/>
          <w:sz w:val="20"/>
          <w:szCs w:val="20"/>
        </w:rPr>
        <w:t>o</w:t>
      </w:r>
      <w:r w:rsidR="00BC5882">
        <w:rPr>
          <w:rFonts w:ascii="Arial" w:hAnsi="Arial" w:cs="Arial"/>
          <w:bCs/>
          <w:sz w:val="20"/>
          <w:szCs w:val="20"/>
        </w:rPr>
        <w:t>m other wards or ban</w:t>
      </w:r>
      <w:r w:rsidR="009B0797">
        <w:rPr>
          <w:rFonts w:ascii="Arial" w:hAnsi="Arial" w:cs="Arial"/>
          <w:bCs/>
          <w:sz w:val="20"/>
          <w:szCs w:val="20"/>
        </w:rPr>
        <w:t>k</w:t>
      </w:r>
      <w:r w:rsidR="00BC5882">
        <w:rPr>
          <w:rFonts w:ascii="Arial" w:hAnsi="Arial" w:cs="Arial"/>
          <w:bCs/>
          <w:sz w:val="20"/>
          <w:szCs w:val="20"/>
        </w:rPr>
        <w:t>/agency</w:t>
      </w:r>
      <w:r>
        <w:rPr>
          <w:rFonts w:ascii="Arial" w:hAnsi="Arial" w:cs="Arial"/>
          <w:bCs/>
          <w:sz w:val="20"/>
          <w:szCs w:val="20"/>
        </w:rPr>
        <w:t xml:space="preserve">. </w:t>
      </w:r>
      <w:r w:rsidR="005E56C9">
        <w:rPr>
          <w:rFonts w:ascii="Arial" w:hAnsi="Arial" w:cs="Arial"/>
          <w:bCs/>
          <w:sz w:val="20"/>
          <w:szCs w:val="20"/>
        </w:rPr>
        <w:t>But is this the most effective or cost-effective approach</w:t>
      </w:r>
      <w:r>
        <w:rPr>
          <w:rFonts w:ascii="Arial" w:hAnsi="Arial" w:cs="Arial"/>
          <w:bCs/>
          <w:sz w:val="20"/>
          <w:szCs w:val="20"/>
        </w:rPr>
        <w:t xml:space="preserve"> </w:t>
      </w:r>
      <w:r w:rsidR="00A04A7C">
        <w:rPr>
          <w:rFonts w:ascii="Arial" w:hAnsi="Arial" w:cs="Arial"/>
          <w:bCs/>
          <w:sz w:val="20"/>
          <w:szCs w:val="20"/>
        </w:rPr>
        <w:t>t</w:t>
      </w:r>
      <w:r>
        <w:rPr>
          <w:rFonts w:ascii="Arial" w:hAnsi="Arial" w:cs="Arial"/>
          <w:bCs/>
          <w:sz w:val="20"/>
          <w:szCs w:val="20"/>
        </w:rPr>
        <w:t>o staffing</w:t>
      </w:r>
      <w:r w:rsidR="005E56C9">
        <w:rPr>
          <w:rFonts w:ascii="Arial" w:hAnsi="Arial" w:cs="Arial"/>
          <w:bCs/>
          <w:sz w:val="20"/>
          <w:szCs w:val="20"/>
        </w:rPr>
        <w:t xml:space="preserve">? </w:t>
      </w:r>
      <w:r w:rsidR="00BC5882" w:rsidRPr="009B0797">
        <w:rPr>
          <w:rFonts w:ascii="Arial" w:hAnsi="Arial" w:cs="Arial"/>
          <w:bCs/>
          <w:sz w:val="20"/>
          <w:szCs w:val="20"/>
        </w:rPr>
        <w:t xml:space="preserve">It is unclear whether using these approaches to determine the number of staff to employ (the ‘establishment’ or ‘baseline’ staffing) leads to having enough staff on the day. </w:t>
      </w:r>
      <w:r w:rsidR="00BC5882">
        <w:rPr>
          <w:rFonts w:ascii="Arial" w:hAnsi="Arial" w:cs="Arial"/>
          <w:bCs/>
          <w:sz w:val="20"/>
          <w:szCs w:val="20"/>
        </w:rPr>
        <w:fldChar w:fldCharType="begin">
          <w:fldData xml:space="preserve">PEVuZE5vdGU+PENpdGU+PEF1dGhvcj5NeW55PC9BdXRob3I+PFllYXI+MjAxMTwvWWVhcj48UmVj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</w:fldData>
        </w:fldChar>
      </w:r>
      <w:r w:rsidR="007169A2">
        <w:rPr>
          <w:rFonts w:ascii="Arial" w:hAnsi="Arial" w:cs="Arial"/>
          <w:bCs/>
          <w:sz w:val="20"/>
          <w:szCs w:val="20"/>
        </w:rPr>
        <w:instrText xml:space="preserve"> ADDIN EN.CITE </w:instrText>
      </w:r>
      <w:r w:rsidR="007169A2">
        <w:rPr>
          <w:rFonts w:ascii="Arial" w:hAnsi="Arial" w:cs="Arial"/>
          <w:bCs/>
          <w:sz w:val="20"/>
          <w:szCs w:val="20"/>
        </w:rPr>
        <w:fldChar w:fldCharType="begin">
          <w:fldData xml:space="preserve">PEVuZE5vdGU+PENpdGU+PEF1dGhvcj5NeW55PC9BdXRob3I+PFllYXI+MjAxMTwvWWVhcj48UmVj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</w:fldData>
        </w:fldChar>
      </w:r>
      <w:r w:rsidR="007169A2">
        <w:rPr>
          <w:rFonts w:ascii="Arial" w:hAnsi="Arial" w:cs="Arial"/>
          <w:bCs/>
          <w:sz w:val="20"/>
          <w:szCs w:val="20"/>
        </w:rPr>
        <w:instrText xml:space="preserve"> ADDIN EN.CITE.DATA </w:instrText>
      </w:r>
      <w:r w:rsidR="007169A2">
        <w:rPr>
          <w:rFonts w:ascii="Arial" w:hAnsi="Arial" w:cs="Arial"/>
          <w:bCs/>
          <w:sz w:val="20"/>
          <w:szCs w:val="20"/>
        </w:rPr>
      </w:r>
      <w:r w:rsidR="007169A2">
        <w:rPr>
          <w:rFonts w:ascii="Arial" w:hAnsi="Arial" w:cs="Arial"/>
          <w:bCs/>
          <w:sz w:val="20"/>
          <w:szCs w:val="20"/>
        </w:rPr>
        <w:fldChar w:fldCharType="end"/>
      </w:r>
      <w:r w:rsidR="00BC5882">
        <w:rPr>
          <w:rFonts w:ascii="Arial" w:hAnsi="Arial" w:cs="Arial"/>
          <w:bCs/>
          <w:sz w:val="20"/>
          <w:szCs w:val="20"/>
        </w:rPr>
        <w:fldChar w:fldCharType="separate"/>
      </w:r>
      <w:r w:rsidR="007169A2">
        <w:rPr>
          <w:rFonts w:ascii="Arial" w:hAnsi="Arial" w:cs="Arial"/>
          <w:bCs/>
          <w:noProof/>
          <w:sz w:val="20"/>
          <w:szCs w:val="20"/>
        </w:rPr>
        <w:t>[6, 7]</w:t>
      </w:r>
      <w:r w:rsidR="00BC5882">
        <w:rPr>
          <w:rFonts w:ascii="Arial" w:hAnsi="Arial" w:cs="Arial"/>
          <w:bCs/>
          <w:sz w:val="20"/>
          <w:szCs w:val="20"/>
        </w:rPr>
        <w:fldChar w:fldCharType="end"/>
      </w:r>
      <w:r w:rsidR="00BC5882" w:rsidRPr="009B0797">
        <w:rPr>
          <w:rFonts w:ascii="Arial" w:hAnsi="Arial" w:cs="Arial"/>
          <w:bCs/>
          <w:sz w:val="20"/>
          <w:szCs w:val="20"/>
        </w:rPr>
        <w:t>.</w:t>
      </w:r>
    </w:p>
    <w:p w14:paraId="1FE4BFED" w14:textId="111EF2E0" w:rsidR="00BC5882" w:rsidRPr="009B0797" w:rsidRDefault="00BC5882" w:rsidP="009B0797">
      <w:pPr>
        <w:pStyle w:val="ListParagraph"/>
        <w:spacing w:before="60" w:after="60" w:line="240" w:lineRule="auto"/>
        <w:ind w:left="0"/>
        <w:contextualSpacing w:val="0"/>
        <w:jc w:val="both"/>
        <w:rPr>
          <w:bCs/>
          <w:sz w:val="20"/>
          <w:szCs w:val="20"/>
        </w:rPr>
      </w:pPr>
      <w:r w:rsidRPr="009B0797">
        <w:rPr>
          <w:rFonts w:ascii="Arial" w:hAnsi="Arial" w:cs="Arial"/>
          <w:bCs/>
          <w:sz w:val="20"/>
          <w:szCs w:val="20"/>
        </w:rPr>
        <w:t>T</w:t>
      </w:r>
      <w:r w:rsidR="000066B6" w:rsidRPr="009B0797">
        <w:rPr>
          <w:rFonts w:ascii="Arial" w:hAnsi="Arial" w:cs="Arial"/>
          <w:bCs/>
          <w:sz w:val="20"/>
          <w:szCs w:val="20"/>
        </w:rPr>
        <w:t xml:space="preserve">here are </w:t>
      </w:r>
      <w:r>
        <w:rPr>
          <w:rFonts w:ascii="Arial" w:hAnsi="Arial" w:cs="Arial"/>
          <w:bCs/>
          <w:sz w:val="20"/>
          <w:szCs w:val="20"/>
        </w:rPr>
        <w:t xml:space="preserve">also </w:t>
      </w:r>
      <w:r w:rsidR="000066B6" w:rsidRPr="009B0797">
        <w:rPr>
          <w:rFonts w:ascii="Arial" w:hAnsi="Arial" w:cs="Arial"/>
          <w:bCs/>
          <w:sz w:val="20"/>
          <w:szCs w:val="20"/>
        </w:rPr>
        <w:t>concerns that important elements of nursing work</w:t>
      </w:r>
      <w:r w:rsidRPr="009B0797">
        <w:rPr>
          <w:rFonts w:ascii="Arial" w:hAnsi="Arial" w:cs="Arial"/>
          <w:bCs/>
          <w:sz w:val="20"/>
          <w:szCs w:val="20"/>
        </w:rPr>
        <w:t xml:space="preserve"> </w:t>
      </w:r>
      <w:r w:rsidR="00FE6A7D" w:rsidRPr="009B0797">
        <w:rPr>
          <w:rFonts w:ascii="Arial" w:hAnsi="Arial" w:cs="Arial"/>
          <w:bCs/>
          <w:sz w:val="20"/>
          <w:szCs w:val="20"/>
        </w:rPr>
        <w:t xml:space="preserve">are not </w:t>
      </w:r>
      <w:r w:rsidR="009334B4" w:rsidRPr="009B0797">
        <w:rPr>
          <w:rFonts w:ascii="Arial" w:hAnsi="Arial" w:cs="Arial"/>
          <w:bCs/>
          <w:sz w:val="20"/>
          <w:szCs w:val="20"/>
        </w:rPr>
        <w:t>considered</w:t>
      </w:r>
      <w:r w:rsidRPr="009B0797">
        <w:rPr>
          <w:rFonts w:ascii="Arial" w:hAnsi="Arial" w:cs="Arial"/>
          <w:bCs/>
          <w:sz w:val="20"/>
          <w:szCs w:val="20"/>
        </w:rPr>
        <w:t xml:space="preserve"> in patient classification based staffing tools such as </w:t>
      </w:r>
      <w:r w:rsidR="00A04A7C">
        <w:rPr>
          <w:rFonts w:ascii="Arial" w:hAnsi="Arial" w:cs="Arial"/>
          <w:bCs/>
          <w:sz w:val="20"/>
          <w:szCs w:val="20"/>
        </w:rPr>
        <w:t xml:space="preserve">the </w:t>
      </w:r>
      <w:r w:rsidRPr="009B0797">
        <w:rPr>
          <w:rFonts w:ascii="Arial" w:hAnsi="Arial" w:cs="Arial"/>
          <w:bCs/>
          <w:sz w:val="20"/>
          <w:szCs w:val="20"/>
        </w:rPr>
        <w:t xml:space="preserve">SNCT. </w:t>
      </w:r>
    </w:p>
    <w:p w14:paraId="5E58E773" w14:textId="7AA0B16D" w:rsidR="00F1427A" w:rsidRDefault="005E56C9" w:rsidP="00771CA6">
      <w:pPr>
        <w:pStyle w:val="EBSubhead1"/>
        <w:spacing w:before="0" w:after="100"/>
        <w:jc w:val="both"/>
        <w:rPr>
          <w:b w:val="0"/>
          <w:sz w:val="20"/>
          <w:szCs w:val="20"/>
        </w:rPr>
      </w:pPr>
      <w:r>
        <w:rPr>
          <w:b w:val="0"/>
          <w:sz w:val="20"/>
          <w:szCs w:val="20"/>
        </w:rPr>
        <w:t>A</w:t>
      </w:r>
      <w:r w:rsidR="008D50ED">
        <w:rPr>
          <w:b w:val="0"/>
          <w:sz w:val="20"/>
          <w:szCs w:val="20"/>
        </w:rPr>
        <w:t xml:space="preserve">s for </w:t>
      </w:r>
      <w:r w:rsidR="00256E86">
        <w:rPr>
          <w:b w:val="0"/>
          <w:sz w:val="20"/>
          <w:szCs w:val="20"/>
        </w:rPr>
        <w:t xml:space="preserve">other tools, </w:t>
      </w:r>
      <w:r w:rsidR="008D50ED">
        <w:rPr>
          <w:b w:val="0"/>
          <w:sz w:val="20"/>
          <w:szCs w:val="20"/>
        </w:rPr>
        <w:t>the</w:t>
      </w:r>
      <w:r w:rsidR="00F97469">
        <w:rPr>
          <w:b w:val="0"/>
          <w:sz w:val="20"/>
          <w:szCs w:val="20"/>
        </w:rPr>
        <w:t xml:space="preserve"> effective</w:t>
      </w:r>
      <w:r w:rsidR="006D5C7B">
        <w:rPr>
          <w:b w:val="0"/>
          <w:sz w:val="20"/>
          <w:szCs w:val="20"/>
        </w:rPr>
        <w:t>ne</w:t>
      </w:r>
      <w:r w:rsidR="008D50ED">
        <w:rPr>
          <w:b w:val="0"/>
          <w:sz w:val="20"/>
          <w:szCs w:val="20"/>
        </w:rPr>
        <w:t>ss</w:t>
      </w:r>
      <w:r w:rsidR="00F97469">
        <w:rPr>
          <w:b w:val="0"/>
          <w:sz w:val="20"/>
          <w:szCs w:val="20"/>
        </w:rPr>
        <w:t xml:space="preserve"> </w:t>
      </w:r>
      <w:r w:rsidR="008D50ED">
        <w:rPr>
          <w:b w:val="0"/>
          <w:sz w:val="20"/>
          <w:szCs w:val="20"/>
        </w:rPr>
        <w:t>and</w:t>
      </w:r>
      <w:r w:rsidR="00F97469">
        <w:rPr>
          <w:b w:val="0"/>
          <w:sz w:val="20"/>
          <w:szCs w:val="20"/>
        </w:rPr>
        <w:t xml:space="preserve"> efficien</w:t>
      </w:r>
      <w:r w:rsidR="008D50ED">
        <w:rPr>
          <w:b w:val="0"/>
          <w:sz w:val="20"/>
          <w:szCs w:val="20"/>
        </w:rPr>
        <w:t>cy</w:t>
      </w:r>
      <w:r w:rsidR="00F97469">
        <w:rPr>
          <w:b w:val="0"/>
          <w:sz w:val="20"/>
          <w:szCs w:val="20"/>
        </w:rPr>
        <w:t xml:space="preserve"> </w:t>
      </w:r>
      <w:r w:rsidR="008D50ED">
        <w:rPr>
          <w:b w:val="0"/>
          <w:sz w:val="20"/>
          <w:szCs w:val="20"/>
        </w:rPr>
        <w:t>of staffing levels generated by the</w:t>
      </w:r>
      <w:r w:rsidR="00B319A6">
        <w:rPr>
          <w:b w:val="0"/>
          <w:sz w:val="20"/>
          <w:szCs w:val="20"/>
        </w:rPr>
        <w:t xml:space="preserve"> SNCT</w:t>
      </w:r>
      <w:r w:rsidR="008D50ED">
        <w:rPr>
          <w:b w:val="0"/>
          <w:sz w:val="20"/>
          <w:szCs w:val="20"/>
        </w:rPr>
        <w:t xml:space="preserve"> are</w:t>
      </w:r>
      <w:r w:rsidR="00256E86">
        <w:rPr>
          <w:b w:val="0"/>
          <w:sz w:val="20"/>
          <w:szCs w:val="20"/>
        </w:rPr>
        <w:t xml:space="preserve"> </w:t>
      </w:r>
      <w:r w:rsidR="008D50ED">
        <w:rPr>
          <w:b w:val="0"/>
          <w:sz w:val="20"/>
          <w:szCs w:val="20"/>
        </w:rPr>
        <w:t>unknown.</w:t>
      </w:r>
      <w:r w:rsidR="00455687">
        <w:rPr>
          <w:b w:val="0"/>
          <w:sz w:val="20"/>
          <w:szCs w:val="20"/>
        </w:rPr>
        <w:t xml:space="preserve"> </w:t>
      </w:r>
    </w:p>
    <w:p w14:paraId="34EB8DE6" w14:textId="0196F132" w:rsidR="008A4B39" w:rsidRDefault="00DB1FD7" w:rsidP="00771CA6">
      <w:pPr>
        <w:pStyle w:val="EBSubhead1"/>
        <w:spacing w:before="0" w:after="100"/>
        <w:jc w:val="both"/>
        <w:rPr>
          <w:b w:val="0"/>
          <w:sz w:val="20"/>
          <w:szCs w:val="20"/>
        </w:rPr>
      </w:pPr>
      <w:r>
        <w:rPr>
          <w:b w:val="0"/>
          <w:sz w:val="20"/>
          <w:szCs w:val="20"/>
        </w:rPr>
        <w:t xml:space="preserve">Our </w:t>
      </w:r>
      <w:r w:rsidR="00C926D5">
        <w:rPr>
          <w:b w:val="0"/>
          <w:sz w:val="20"/>
          <w:szCs w:val="20"/>
        </w:rPr>
        <w:t>recent</w:t>
      </w:r>
      <w:r w:rsidR="00170416">
        <w:rPr>
          <w:b w:val="0"/>
          <w:sz w:val="20"/>
          <w:szCs w:val="20"/>
        </w:rPr>
        <w:t xml:space="preserve"> </w:t>
      </w:r>
      <w:r w:rsidR="00A55595">
        <w:rPr>
          <w:b w:val="0"/>
          <w:sz w:val="20"/>
          <w:szCs w:val="20"/>
        </w:rPr>
        <w:t>study</w:t>
      </w:r>
      <w:r w:rsidR="000E3374">
        <w:rPr>
          <w:b w:val="0"/>
          <w:sz w:val="20"/>
          <w:szCs w:val="20"/>
        </w:rPr>
        <w:t xml:space="preserve"> </w:t>
      </w:r>
      <w:r w:rsidR="00771CA6">
        <w:rPr>
          <w:b w:val="0"/>
          <w:sz w:val="20"/>
          <w:szCs w:val="20"/>
        </w:rPr>
        <w:t>set out t</w:t>
      </w:r>
      <w:r w:rsidR="000066B6">
        <w:rPr>
          <w:b w:val="0"/>
          <w:sz w:val="20"/>
          <w:szCs w:val="20"/>
        </w:rPr>
        <w:t xml:space="preserve">o </w:t>
      </w:r>
      <w:r w:rsidR="00A55595">
        <w:rPr>
          <w:b w:val="0"/>
          <w:sz w:val="20"/>
          <w:szCs w:val="20"/>
        </w:rPr>
        <w:t xml:space="preserve">answer </w:t>
      </w:r>
      <w:r w:rsidR="000E3374">
        <w:rPr>
          <w:b w:val="0"/>
          <w:sz w:val="20"/>
          <w:szCs w:val="20"/>
        </w:rPr>
        <w:t xml:space="preserve">several </w:t>
      </w:r>
      <w:r w:rsidR="00A55595">
        <w:rPr>
          <w:b w:val="0"/>
          <w:sz w:val="20"/>
          <w:szCs w:val="20"/>
        </w:rPr>
        <w:t>questions</w:t>
      </w:r>
      <w:r w:rsidR="000066B6">
        <w:rPr>
          <w:b w:val="0"/>
          <w:sz w:val="20"/>
          <w:szCs w:val="20"/>
        </w:rPr>
        <w:t xml:space="preserve"> about </w:t>
      </w:r>
      <w:r w:rsidR="00C926D5">
        <w:rPr>
          <w:b w:val="0"/>
          <w:sz w:val="20"/>
          <w:szCs w:val="20"/>
        </w:rPr>
        <w:t xml:space="preserve">how </w:t>
      </w:r>
      <w:r>
        <w:rPr>
          <w:b w:val="0"/>
          <w:sz w:val="20"/>
          <w:szCs w:val="20"/>
        </w:rPr>
        <w:t xml:space="preserve">well </w:t>
      </w:r>
      <w:r w:rsidR="00C926D5">
        <w:rPr>
          <w:b w:val="0"/>
          <w:sz w:val="20"/>
          <w:szCs w:val="20"/>
        </w:rPr>
        <w:t>the</w:t>
      </w:r>
      <w:r w:rsidR="000066B6">
        <w:rPr>
          <w:b w:val="0"/>
          <w:sz w:val="20"/>
          <w:szCs w:val="20"/>
        </w:rPr>
        <w:t xml:space="preserve"> SNCT </w:t>
      </w:r>
      <w:r w:rsidR="00C926D5">
        <w:rPr>
          <w:b w:val="0"/>
          <w:sz w:val="20"/>
          <w:szCs w:val="20"/>
        </w:rPr>
        <w:t xml:space="preserve">works when </w:t>
      </w:r>
      <w:r w:rsidR="000066B6">
        <w:rPr>
          <w:b w:val="0"/>
          <w:sz w:val="20"/>
          <w:szCs w:val="20"/>
        </w:rPr>
        <w:t>setting staffing levels</w:t>
      </w:r>
      <w:r w:rsidR="00170416" w:rsidRPr="00170416">
        <w:rPr>
          <w:b w:val="0"/>
          <w:sz w:val="20"/>
          <w:szCs w:val="20"/>
        </w:rPr>
        <w:t xml:space="preserve"> </w:t>
      </w:r>
      <w:r w:rsidR="00170416" w:rsidRPr="008A4B39">
        <w:rPr>
          <w:b w:val="0"/>
          <w:sz w:val="20"/>
          <w:szCs w:val="20"/>
        </w:rPr>
        <w:t xml:space="preserve">in </w:t>
      </w:r>
      <w:r w:rsidR="00170416">
        <w:rPr>
          <w:b w:val="0"/>
          <w:sz w:val="20"/>
          <w:szCs w:val="20"/>
        </w:rPr>
        <w:t>general medical</w:t>
      </w:r>
      <w:r w:rsidR="002E0B63">
        <w:rPr>
          <w:b w:val="0"/>
          <w:sz w:val="20"/>
          <w:szCs w:val="20"/>
        </w:rPr>
        <w:t xml:space="preserve"> and </w:t>
      </w:r>
      <w:r w:rsidR="00170416">
        <w:rPr>
          <w:b w:val="0"/>
          <w:sz w:val="20"/>
          <w:szCs w:val="20"/>
        </w:rPr>
        <w:t>surgical hospital wards</w:t>
      </w:r>
      <w:r w:rsidR="00771CA6">
        <w:rPr>
          <w:b w:val="0"/>
          <w:sz w:val="20"/>
          <w:szCs w:val="20"/>
        </w:rPr>
        <w:t>.</w:t>
      </w:r>
      <w:r w:rsidR="002E0B63">
        <w:rPr>
          <w:b w:val="0"/>
          <w:sz w:val="20"/>
          <w:szCs w:val="20"/>
        </w:rPr>
        <w:t xml:space="preserve"> </w:t>
      </w:r>
      <w:r w:rsidR="009334B4">
        <w:rPr>
          <w:b w:val="0"/>
          <w:sz w:val="20"/>
          <w:szCs w:val="20"/>
        </w:rPr>
        <w:fldChar w:fldCharType="begin">
          <w:fldData xml:space="preserve">PEVuZE5vdGU+PENpdGU+PEF1dGhvcj5HcmlmZml0aHM8L0F1dGhvcj48WWVhcj4yMDIwPC9ZZWFy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</w:fldData>
        </w:fldChar>
      </w:r>
      <w:r w:rsidR="001E19E3">
        <w:rPr>
          <w:b w:val="0"/>
          <w:sz w:val="20"/>
          <w:szCs w:val="20"/>
        </w:rPr>
        <w:instrText xml:space="preserve"> ADDIN EN.CITE </w:instrText>
      </w:r>
      <w:r w:rsidR="001E19E3">
        <w:rPr>
          <w:b w:val="0"/>
          <w:sz w:val="20"/>
          <w:szCs w:val="20"/>
        </w:rPr>
        <w:fldChar w:fldCharType="begin">
          <w:fldData xml:space="preserve">PEVuZE5vdGU+PENpdGU+PEF1dGhvcj5HcmlmZml0aHM8L0F1dGhvcj48WWVhcj4yMDIwPC9ZZWFy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</w:fldData>
        </w:fldChar>
      </w:r>
      <w:r w:rsidR="001E19E3">
        <w:rPr>
          <w:b w:val="0"/>
          <w:sz w:val="20"/>
          <w:szCs w:val="20"/>
        </w:rPr>
        <w:instrText xml:space="preserve"> ADDIN EN.CITE.DATA </w:instrText>
      </w:r>
      <w:r w:rsidR="001E19E3">
        <w:rPr>
          <w:b w:val="0"/>
          <w:sz w:val="20"/>
          <w:szCs w:val="20"/>
        </w:rPr>
      </w:r>
      <w:r w:rsidR="001E19E3">
        <w:rPr>
          <w:b w:val="0"/>
          <w:sz w:val="20"/>
          <w:szCs w:val="20"/>
        </w:rPr>
        <w:fldChar w:fldCharType="end"/>
      </w:r>
      <w:r w:rsidR="009334B4">
        <w:rPr>
          <w:b w:val="0"/>
          <w:sz w:val="20"/>
          <w:szCs w:val="20"/>
        </w:rPr>
      </w:r>
      <w:r w:rsidR="009334B4">
        <w:rPr>
          <w:b w:val="0"/>
          <w:sz w:val="20"/>
          <w:szCs w:val="20"/>
        </w:rPr>
        <w:fldChar w:fldCharType="separate"/>
      </w:r>
      <w:r w:rsidR="009334B4">
        <w:rPr>
          <w:b w:val="0"/>
          <w:noProof/>
          <w:sz w:val="20"/>
          <w:szCs w:val="20"/>
        </w:rPr>
        <w:t>[8-10]</w:t>
      </w:r>
      <w:r w:rsidR="009334B4">
        <w:rPr>
          <w:b w:val="0"/>
          <w:sz w:val="20"/>
          <w:szCs w:val="20"/>
        </w:rPr>
        <w:fldChar w:fldCharType="end"/>
      </w:r>
    </w:p>
    <w:p w14:paraId="4E207F8A" w14:textId="41217C97" w:rsidR="00DB1FD7" w:rsidRDefault="00DB1FD7" w:rsidP="00771CA6">
      <w:pPr>
        <w:pStyle w:val="EBSubhead1"/>
        <w:spacing w:before="0" w:after="100"/>
        <w:jc w:val="both"/>
        <w:rPr>
          <w:b w:val="0"/>
          <w:sz w:val="20"/>
          <w:szCs w:val="20"/>
        </w:rPr>
      </w:pPr>
    </w:p>
    <w:p w14:paraId="3CB5966E" w14:textId="77777777" w:rsidR="00E05E41" w:rsidRPr="008A4B39" w:rsidRDefault="00E05E41" w:rsidP="00771CA6">
      <w:pPr>
        <w:pStyle w:val="EBSubhead1"/>
        <w:spacing w:before="0" w:after="100"/>
        <w:jc w:val="both"/>
        <w:rPr>
          <w:b w:val="0"/>
          <w:sz w:val="20"/>
          <w:szCs w:val="20"/>
        </w:rPr>
      </w:pPr>
    </w:p>
    <w:p w14:paraId="6D874196" w14:textId="71A4D9FF" w:rsidR="00170416" w:rsidRDefault="00DB1FD7" w:rsidP="00C21C6B">
      <w:pPr>
        <w:pStyle w:val="ListParagraph"/>
        <w:spacing w:after="100" w:line="240" w:lineRule="auto"/>
        <w:ind w:left="0"/>
        <w:contextualSpacing w:val="0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The study</w:t>
      </w:r>
      <w:r w:rsidR="00471470">
        <w:rPr>
          <w:rFonts w:ascii="Arial" w:hAnsi="Arial" w:cs="Arial"/>
          <w:b/>
          <w:bCs/>
          <w:sz w:val="24"/>
          <w:szCs w:val="24"/>
        </w:rPr>
        <w:t xml:space="preserve"> </w:t>
      </w:r>
      <w:r w:rsidR="00BC5882">
        <w:rPr>
          <w:rFonts w:ascii="Arial" w:hAnsi="Arial" w:cs="Arial"/>
          <w:b/>
          <w:bCs/>
          <w:sz w:val="24"/>
          <w:szCs w:val="24"/>
        </w:rPr>
        <w:t>aims and methods</w:t>
      </w:r>
    </w:p>
    <w:p w14:paraId="63C1D2C0" w14:textId="113F7AAB" w:rsidR="00170416" w:rsidRDefault="00771CA6" w:rsidP="00455687">
      <w:pPr>
        <w:spacing w:line="240" w:lineRule="auto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>This was an o</w:t>
      </w:r>
      <w:r w:rsidR="00170416">
        <w:rPr>
          <w:rFonts w:ascii="Arial" w:hAnsi="Arial" w:cs="Arial"/>
          <w:bCs/>
          <w:sz w:val="20"/>
          <w:szCs w:val="20"/>
        </w:rPr>
        <w:t xml:space="preserve">bservational study </w:t>
      </w:r>
      <w:r w:rsidR="000E3374">
        <w:rPr>
          <w:rFonts w:ascii="Arial" w:hAnsi="Arial" w:cs="Arial"/>
          <w:bCs/>
          <w:sz w:val="20"/>
          <w:szCs w:val="20"/>
        </w:rPr>
        <w:t xml:space="preserve">in </w:t>
      </w:r>
      <w:r w:rsidR="006D5C7B">
        <w:rPr>
          <w:rFonts w:ascii="Arial" w:hAnsi="Arial" w:cs="Arial"/>
          <w:bCs/>
          <w:sz w:val="20"/>
          <w:szCs w:val="20"/>
        </w:rPr>
        <w:t xml:space="preserve">four NHS </w:t>
      </w:r>
      <w:r w:rsidR="000E3374">
        <w:rPr>
          <w:rFonts w:ascii="Arial" w:hAnsi="Arial" w:cs="Arial"/>
          <w:bCs/>
          <w:sz w:val="20"/>
          <w:szCs w:val="20"/>
        </w:rPr>
        <w:t xml:space="preserve">hospital </w:t>
      </w:r>
      <w:r w:rsidR="006D5C7B">
        <w:rPr>
          <w:rFonts w:ascii="Arial" w:hAnsi="Arial" w:cs="Arial"/>
          <w:bCs/>
          <w:sz w:val="20"/>
          <w:szCs w:val="20"/>
        </w:rPr>
        <w:t>Trusts, covering 81 general medical and surgical wards</w:t>
      </w:r>
      <w:r w:rsidR="00952C08">
        <w:rPr>
          <w:rFonts w:ascii="Arial" w:hAnsi="Arial" w:cs="Arial"/>
          <w:bCs/>
          <w:sz w:val="20"/>
          <w:szCs w:val="20"/>
        </w:rPr>
        <w:t xml:space="preserve">, collecting data for 1 year. </w:t>
      </w:r>
      <w:r w:rsidR="006D5C7B">
        <w:rPr>
          <w:rFonts w:ascii="Arial" w:hAnsi="Arial" w:cs="Arial"/>
          <w:bCs/>
          <w:sz w:val="20"/>
          <w:szCs w:val="20"/>
        </w:rPr>
        <w:t>T</w:t>
      </w:r>
      <w:r w:rsidR="00A04A7C">
        <w:rPr>
          <w:rFonts w:ascii="Arial" w:hAnsi="Arial" w:cs="Arial"/>
          <w:bCs/>
          <w:sz w:val="20"/>
          <w:szCs w:val="20"/>
        </w:rPr>
        <w:t xml:space="preserve">he research team linked </w:t>
      </w:r>
      <w:r w:rsidR="006D5C7B">
        <w:rPr>
          <w:rFonts w:ascii="Arial" w:hAnsi="Arial" w:cs="Arial"/>
          <w:bCs/>
          <w:sz w:val="20"/>
          <w:szCs w:val="20"/>
        </w:rPr>
        <w:t>admin</w:t>
      </w:r>
      <w:r w:rsidR="002E0B63">
        <w:rPr>
          <w:rFonts w:ascii="Arial" w:hAnsi="Arial" w:cs="Arial"/>
          <w:bCs/>
          <w:sz w:val="20"/>
          <w:szCs w:val="20"/>
        </w:rPr>
        <w:t>istrative</w:t>
      </w:r>
      <w:r w:rsidR="006D5C7B">
        <w:rPr>
          <w:rFonts w:ascii="Arial" w:hAnsi="Arial" w:cs="Arial"/>
          <w:bCs/>
          <w:sz w:val="20"/>
          <w:szCs w:val="20"/>
        </w:rPr>
        <w:t xml:space="preserve"> data</w:t>
      </w:r>
      <w:r w:rsidR="00952C08">
        <w:rPr>
          <w:rFonts w:ascii="Arial" w:hAnsi="Arial" w:cs="Arial"/>
          <w:bCs/>
          <w:sz w:val="20"/>
          <w:szCs w:val="20"/>
        </w:rPr>
        <w:t xml:space="preserve"> (on </w:t>
      </w:r>
      <w:r w:rsidR="00A04A7C">
        <w:rPr>
          <w:rFonts w:ascii="Arial" w:hAnsi="Arial" w:cs="Arial"/>
          <w:bCs/>
          <w:sz w:val="20"/>
          <w:szCs w:val="20"/>
        </w:rPr>
        <w:t>volumes of patient admissions, transfers and discharges</w:t>
      </w:r>
      <w:r w:rsidR="00952C08">
        <w:rPr>
          <w:rFonts w:ascii="Arial" w:hAnsi="Arial" w:cs="Arial"/>
          <w:bCs/>
          <w:sz w:val="20"/>
          <w:szCs w:val="20"/>
        </w:rPr>
        <w:t>)</w:t>
      </w:r>
      <w:r w:rsidR="006D5C7B">
        <w:rPr>
          <w:rFonts w:ascii="Arial" w:hAnsi="Arial" w:cs="Arial"/>
          <w:bCs/>
          <w:sz w:val="20"/>
          <w:szCs w:val="20"/>
        </w:rPr>
        <w:t>, roster data</w:t>
      </w:r>
      <w:r w:rsidR="00952C08">
        <w:rPr>
          <w:rFonts w:ascii="Arial" w:hAnsi="Arial" w:cs="Arial"/>
          <w:bCs/>
          <w:sz w:val="20"/>
          <w:szCs w:val="20"/>
        </w:rPr>
        <w:t xml:space="preserve"> </w:t>
      </w:r>
      <w:r w:rsidR="00BC5882">
        <w:rPr>
          <w:rFonts w:ascii="Arial" w:hAnsi="Arial" w:cs="Arial"/>
          <w:bCs/>
          <w:sz w:val="20"/>
          <w:szCs w:val="20"/>
        </w:rPr>
        <w:t>(</w:t>
      </w:r>
      <w:r w:rsidR="00952C08">
        <w:rPr>
          <w:rFonts w:ascii="Arial" w:hAnsi="Arial" w:cs="Arial"/>
          <w:bCs/>
          <w:sz w:val="20"/>
          <w:szCs w:val="20"/>
        </w:rPr>
        <w:t xml:space="preserve">on </w:t>
      </w:r>
      <w:r w:rsidR="00BC5882">
        <w:rPr>
          <w:rFonts w:ascii="Arial" w:hAnsi="Arial" w:cs="Arial"/>
          <w:bCs/>
          <w:sz w:val="20"/>
          <w:szCs w:val="20"/>
        </w:rPr>
        <w:t>shift</w:t>
      </w:r>
      <w:r w:rsidR="00A04A7C">
        <w:rPr>
          <w:rFonts w:ascii="Arial" w:hAnsi="Arial" w:cs="Arial"/>
          <w:bCs/>
          <w:sz w:val="20"/>
          <w:szCs w:val="20"/>
        </w:rPr>
        <w:t>-</w:t>
      </w:r>
      <w:r w:rsidR="00BC5882">
        <w:rPr>
          <w:rFonts w:ascii="Arial" w:hAnsi="Arial" w:cs="Arial"/>
          <w:bCs/>
          <w:sz w:val="20"/>
          <w:szCs w:val="20"/>
        </w:rPr>
        <w:t xml:space="preserve">level </w:t>
      </w:r>
      <w:r w:rsidR="00952C08">
        <w:rPr>
          <w:rFonts w:ascii="Arial" w:hAnsi="Arial" w:cs="Arial"/>
          <w:bCs/>
          <w:sz w:val="20"/>
          <w:szCs w:val="20"/>
        </w:rPr>
        <w:t>staffing)</w:t>
      </w:r>
      <w:r w:rsidR="006D5C7B">
        <w:rPr>
          <w:rFonts w:ascii="Arial" w:hAnsi="Arial" w:cs="Arial"/>
          <w:bCs/>
          <w:sz w:val="20"/>
          <w:szCs w:val="20"/>
        </w:rPr>
        <w:t xml:space="preserve">, </w:t>
      </w:r>
      <w:r w:rsidR="00952C08">
        <w:rPr>
          <w:rFonts w:ascii="Arial" w:hAnsi="Arial" w:cs="Arial"/>
          <w:bCs/>
          <w:sz w:val="20"/>
          <w:szCs w:val="20"/>
        </w:rPr>
        <w:t xml:space="preserve">the </w:t>
      </w:r>
      <w:r w:rsidR="008815F4">
        <w:rPr>
          <w:rFonts w:ascii="Arial" w:hAnsi="Arial" w:cs="Arial"/>
          <w:bCs/>
          <w:sz w:val="20"/>
          <w:szCs w:val="20"/>
        </w:rPr>
        <w:t xml:space="preserve">patients per </w:t>
      </w:r>
      <w:r w:rsidR="002E0B63">
        <w:rPr>
          <w:rFonts w:ascii="Arial" w:hAnsi="Arial" w:cs="Arial"/>
          <w:bCs/>
          <w:sz w:val="20"/>
          <w:szCs w:val="20"/>
        </w:rPr>
        <w:t>acuity/dependency</w:t>
      </w:r>
      <w:r w:rsidR="008815F4">
        <w:rPr>
          <w:rFonts w:ascii="Arial" w:hAnsi="Arial" w:cs="Arial"/>
          <w:bCs/>
          <w:sz w:val="20"/>
          <w:szCs w:val="20"/>
        </w:rPr>
        <w:t xml:space="preserve"> category,</w:t>
      </w:r>
      <w:r w:rsidR="006D5C7B">
        <w:rPr>
          <w:rFonts w:ascii="Arial" w:hAnsi="Arial" w:cs="Arial"/>
          <w:bCs/>
          <w:sz w:val="20"/>
          <w:szCs w:val="20"/>
        </w:rPr>
        <w:t xml:space="preserve"> and </w:t>
      </w:r>
      <w:r w:rsidR="002E0B63">
        <w:rPr>
          <w:rFonts w:ascii="Arial" w:hAnsi="Arial" w:cs="Arial"/>
          <w:bCs/>
          <w:sz w:val="20"/>
          <w:szCs w:val="20"/>
        </w:rPr>
        <w:t xml:space="preserve">professional </w:t>
      </w:r>
      <w:r w:rsidR="006D5C7B">
        <w:rPr>
          <w:rFonts w:ascii="Arial" w:hAnsi="Arial" w:cs="Arial"/>
          <w:bCs/>
          <w:sz w:val="20"/>
          <w:szCs w:val="20"/>
        </w:rPr>
        <w:t>assessments of staffing adequacy</w:t>
      </w:r>
      <w:r w:rsidR="00952C08">
        <w:rPr>
          <w:rFonts w:ascii="Arial" w:hAnsi="Arial" w:cs="Arial"/>
          <w:bCs/>
          <w:sz w:val="20"/>
          <w:szCs w:val="20"/>
        </w:rPr>
        <w:t>.</w:t>
      </w:r>
      <w:r w:rsidR="006D5C7B">
        <w:rPr>
          <w:rFonts w:ascii="Arial" w:hAnsi="Arial" w:cs="Arial"/>
          <w:bCs/>
          <w:sz w:val="20"/>
          <w:szCs w:val="20"/>
        </w:rPr>
        <w:t xml:space="preserve"> </w:t>
      </w:r>
      <w:r w:rsidR="007046F0">
        <w:rPr>
          <w:rFonts w:ascii="Arial" w:hAnsi="Arial" w:cs="Arial"/>
          <w:bCs/>
          <w:sz w:val="20"/>
          <w:szCs w:val="20"/>
        </w:rPr>
        <w:t xml:space="preserve"> </w:t>
      </w:r>
      <w:r w:rsidR="00A04A7C">
        <w:rPr>
          <w:rFonts w:ascii="Arial" w:hAnsi="Arial" w:cs="Arial"/>
          <w:bCs/>
          <w:sz w:val="20"/>
          <w:szCs w:val="20"/>
        </w:rPr>
        <w:t>These data were used to investigate:</w:t>
      </w:r>
    </w:p>
    <w:p w14:paraId="12A2CE9D" w14:textId="66458D98" w:rsidR="00D351D8" w:rsidRPr="00D351D8" w:rsidRDefault="00A16F5A" w:rsidP="00A16F5A">
      <w:pPr>
        <w:pStyle w:val="ListParagraph"/>
        <w:numPr>
          <w:ilvl w:val="0"/>
          <w:numId w:val="25"/>
        </w:numPr>
        <w:spacing w:after="100" w:line="240" w:lineRule="auto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 xml:space="preserve">The precision of the </w:t>
      </w:r>
      <w:r w:rsidR="00F1427A">
        <w:rPr>
          <w:rFonts w:ascii="Arial" w:hAnsi="Arial" w:cs="Arial"/>
          <w:bCs/>
          <w:sz w:val="20"/>
          <w:szCs w:val="20"/>
        </w:rPr>
        <w:t>SNCT’</w:t>
      </w:r>
      <w:r w:rsidR="00F1427A" w:rsidRPr="00A16F5A">
        <w:rPr>
          <w:rFonts w:ascii="Arial" w:hAnsi="Arial" w:cs="Arial"/>
          <w:bCs/>
          <w:sz w:val="20"/>
          <w:szCs w:val="20"/>
        </w:rPr>
        <w:t xml:space="preserve">s </w:t>
      </w:r>
      <w:r w:rsidRPr="00A16F5A">
        <w:rPr>
          <w:rFonts w:ascii="Arial" w:hAnsi="Arial" w:cs="Arial"/>
          <w:bCs/>
          <w:sz w:val="20"/>
          <w:szCs w:val="20"/>
        </w:rPr>
        <w:t xml:space="preserve">predictions for staffing </w:t>
      </w:r>
      <w:r w:rsidR="009334B4">
        <w:rPr>
          <w:rFonts w:ascii="Arial" w:hAnsi="Arial" w:cs="Arial"/>
          <w:bCs/>
          <w:sz w:val="20"/>
          <w:szCs w:val="20"/>
        </w:rPr>
        <w:t>establishments</w:t>
      </w:r>
      <w:r>
        <w:rPr>
          <w:rFonts w:ascii="Arial" w:hAnsi="Arial" w:cs="Arial"/>
          <w:bCs/>
          <w:sz w:val="20"/>
          <w:szCs w:val="20"/>
        </w:rPr>
        <w:t>.</w:t>
      </w:r>
      <w:r w:rsidR="00DB1FD7">
        <w:rPr>
          <w:rFonts w:ascii="Arial" w:hAnsi="Arial" w:cs="Arial"/>
          <w:bCs/>
          <w:sz w:val="20"/>
          <w:szCs w:val="20"/>
        </w:rPr>
        <w:t xml:space="preserve"> </w:t>
      </w:r>
      <w:r w:rsidRPr="00A16F5A">
        <w:rPr>
          <w:rFonts w:ascii="Arial" w:hAnsi="Arial" w:cs="Arial"/>
          <w:bCs/>
          <w:sz w:val="20"/>
          <w:szCs w:val="20"/>
        </w:rPr>
        <w:t xml:space="preserve"> </w:t>
      </w:r>
    </w:p>
    <w:p w14:paraId="10D5FB0A" w14:textId="1555E17B" w:rsidR="007654C6" w:rsidRDefault="00A16F5A" w:rsidP="00D351D8">
      <w:pPr>
        <w:pStyle w:val="ListParagraph"/>
        <w:numPr>
          <w:ilvl w:val="0"/>
          <w:numId w:val="25"/>
        </w:numPr>
        <w:spacing w:after="100" w:line="240" w:lineRule="auto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 xml:space="preserve">The relationship between the </w:t>
      </w:r>
      <w:r w:rsidRPr="00A16F5A">
        <w:rPr>
          <w:rFonts w:ascii="Arial" w:hAnsi="Arial" w:cs="Arial"/>
          <w:bCs/>
          <w:sz w:val="20"/>
          <w:szCs w:val="20"/>
        </w:rPr>
        <w:t xml:space="preserve">tool’s predictions for </w:t>
      </w:r>
      <w:r w:rsidR="00E451B7">
        <w:rPr>
          <w:rFonts w:ascii="Arial" w:hAnsi="Arial" w:cs="Arial"/>
          <w:bCs/>
          <w:sz w:val="20"/>
          <w:szCs w:val="20"/>
        </w:rPr>
        <w:t xml:space="preserve">daily </w:t>
      </w:r>
      <w:r w:rsidRPr="00A16F5A">
        <w:rPr>
          <w:rFonts w:ascii="Arial" w:hAnsi="Arial" w:cs="Arial"/>
          <w:bCs/>
          <w:sz w:val="20"/>
          <w:szCs w:val="20"/>
        </w:rPr>
        <w:t>staffing requirements</w:t>
      </w:r>
      <w:r>
        <w:rPr>
          <w:rFonts w:ascii="Arial" w:hAnsi="Arial" w:cs="Arial"/>
          <w:bCs/>
          <w:sz w:val="20"/>
          <w:szCs w:val="20"/>
        </w:rPr>
        <w:t xml:space="preserve"> and nurses’ judgements of whether there were enough staff.</w:t>
      </w:r>
    </w:p>
    <w:p w14:paraId="72E6C47F" w14:textId="3EE29441" w:rsidR="00F1427A" w:rsidRDefault="009334B4" w:rsidP="00F1427A">
      <w:pPr>
        <w:pStyle w:val="ListParagraph"/>
        <w:numPr>
          <w:ilvl w:val="0"/>
          <w:numId w:val="25"/>
        </w:numPr>
        <w:spacing w:after="10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F1427A">
        <w:rPr>
          <w:rFonts w:ascii="Arial" w:hAnsi="Arial" w:cs="Arial"/>
          <w:bCs/>
          <w:sz w:val="20"/>
          <w:szCs w:val="20"/>
        </w:rPr>
        <w:t xml:space="preserve">Costs and consequences of different approaches to </w:t>
      </w:r>
      <w:r w:rsidR="00F1427A">
        <w:rPr>
          <w:rFonts w:ascii="Arial" w:hAnsi="Arial" w:cs="Arial"/>
          <w:bCs/>
          <w:sz w:val="20"/>
          <w:szCs w:val="20"/>
        </w:rPr>
        <w:t xml:space="preserve">setting establishments using </w:t>
      </w:r>
      <w:r w:rsidR="009F6897">
        <w:rPr>
          <w:rFonts w:ascii="Arial" w:hAnsi="Arial" w:cs="Arial"/>
          <w:bCs/>
          <w:sz w:val="20"/>
          <w:szCs w:val="20"/>
        </w:rPr>
        <w:t xml:space="preserve">the </w:t>
      </w:r>
      <w:r w:rsidR="00F1427A">
        <w:rPr>
          <w:rFonts w:ascii="Arial" w:hAnsi="Arial" w:cs="Arial"/>
          <w:bCs/>
          <w:sz w:val="20"/>
          <w:szCs w:val="20"/>
        </w:rPr>
        <w:t>SNCT</w:t>
      </w:r>
      <w:r w:rsidR="009F6897">
        <w:rPr>
          <w:rFonts w:ascii="Arial" w:hAnsi="Arial" w:cs="Arial"/>
          <w:bCs/>
          <w:sz w:val="20"/>
          <w:szCs w:val="20"/>
        </w:rPr>
        <w:t>.</w:t>
      </w:r>
    </w:p>
    <w:p w14:paraId="2237056D" w14:textId="7306C605" w:rsidR="008A4B39" w:rsidRDefault="00256E86" w:rsidP="008A4B39">
      <w:pPr>
        <w:spacing w:after="10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 xml:space="preserve">How </w:t>
      </w:r>
      <w:r w:rsidR="00762F68">
        <w:rPr>
          <w:rFonts w:ascii="Arial" w:hAnsi="Arial" w:cs="Arial"/>
          <w:b/>
          <w:bCs/>
          <w:sz w:val="24"/>
          <w:szCs w:val="24"/>
        </w:rPr>
        <w:t xml:space="preserve">precise are the </w:t>
      </w:r>
      <w:r w:rsidR="00F1427A">
        <w:rPr>
          <w:rFonts w:ascii="Arial" w:hAnsi="Arial" w:cs="Arial"/>
          <w:b/>
          <w:bCs/>
          <w:sz w:val="24"/>
          <w:szCs w:val="24"/>
        </w:rPr>
        <w:t xml:space="preserve">SNCT’s </w:t>
      </w:r>
      <w:r w:rsidR="00762F68">
        <w:rPr>
          <w:rFonts w:ascii="Arial" w:hAnsi="Arial" w:cs="Arial"/>
          <w:b/>
          <w:bCs/>
          <w:sz w:val="24"/>
          <w:szCs w:val="24"/>
        </w:rPr>
        <w:t xml:space="preserve">predictions for staffing </w:t>
      </w:r>
      <w:r w:rsidR="009334B4">
        <w:rPr>
          <w:rFonts w:ascii="Arial" w:hAnsi="Arial" w:cs="Arial"/>
          <w:b/>
          <w:bCs/>
          <w:sz w:val="24"/>
          <w:szCs w:val="24"/>
        </w:rPr>
        <w:t>establishments</w:t>
      </w:r>
      <w:r w:rsidR="00762F68">
        <w:rPr>
          <w:rFonts w:ascii="Arial" w:hAnsi="Arial" w:cs="Arial"/>
          <w:b/>
          <w:bCs/>
          <w:sz w:val="24"/>
          <w:szCs w:val="24"/>
        </w:rPr>
        <w:t>?</w:t>
      </w:r>
    </w:p>
    <w:p w14:paraId="0A0F5349" w14:textId="2B827DCF" w:rsidR="00455687" w:rsidRDefault="00E451B7" w:rsidP="00455687">
      <w:pPr>
        <w:spacing w:after="10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Cs/>
          <w:sz w:val="20"/>
          <w:szCs w:val="20"/>
        </w:rPr>
        <w:t>A</w:t>
      </w:r>
      <w:r w:rsidR="008059D9">
        <w:rPr>
          <w:rFonts w:ascii="Arial" w:hAnsi="Arial" w:cs="Arial"/>
          <w:bCs/>
          <w:sz w:val="20"/>
          <w:szCs w:val="20"/>
        </w:rPr>
        <w:t xml:space="preserve">ccording to the SNCT </w:t>
      </w:r>
      <w:r>
        <w:rPr>
          <w:rFonts w:ascii="Arial" w:hAnsi="Arial" w:cs="Arial"/>
          <w:bCs/>
          <w:sz w:val="20"/>
          <w:szCs w:val="20"/>
        </w:rPr>
        <w:t>measure, t</w:t>
      </w:r>
      <w:r w:rsidRPr="008059D9">
        <w:rPr>
          <w:rFonts w:ascii="Arial" w:hAnsi="Arial" w:cs="Arial"/>
          <w:bCs/>
          <w:sz w:val="20"/>
          <w:szCs w:val="20"/>
        </w:rPr>
        <w:t xml:space="preserve">he required staffing </w:t>
      </w:r>
      <w:r>
        <w:rPr>
          <w:rFonts w:ascii="Arial" w:hAnsi="Arial" w:cs="Arial"/>
          <w:bCs/>
          <w:sz w:val="20"/>
          <w:szCs w:val="20"/>
        </w:rPr>
        <w:t xml:space="preserve">a </w:t>
      </w:r>
      <w:r w:rsidRPr="009B0797">
        <w:rPr>
          <w:rFonts w:ascii="Arial" w:hAnsi="Arial" w:cs="Arial"/>
          <w:bCs/>
          <w:sz w:val="20"/>
          <w:szCs w:val="20"/>
        </w:rPr>
        <w:t xml:space="preserve">level </w:t>
      </w:r>
      <w:r w:rsidR="009B0797" w:rsidRPr="009B0797">
        <w:rPr>
          <w:rFonts w:ascii="Arial" w:hAnsi="Arial" w:cs="Arial"/>
          <w:bCs/>
          <w:sz w:val="20"/>
          <w:szCs w:val="20"/>
        </w:rPr>
        <w:t xml:space="preserve">required </w:t>
      </w:r>
      <w:r w:rsidR="00655D1D" w:rsidRPr="009B0797">
        <w:rPr>
          <w:rFonts w:ascii="Arial" w:hAnsi="Arial" w:cs="Arial"/>
          <w:bCs/>
          <w:sz w:val="20"/>
          <w:szCs w:val="20"/>
        </w:rPr>
        <w:t>varied</w:t>
      </w:r>
      <w:r w:rsidR="008059D9" w:rsidRPr="009B0797">
        <w:rPr>
          <w:rFonts w:ascii="Arial" w:hAnsi="Arial" w:cs="Arial"/>
          <w:bCs/>
          <w:sz w:val="20"/>
          <w:szCs w:val="20"/>
        </w:rPr>
        <w:t xml:space="preserve"> considerably between wards</w:t>
      </w:r>
      <w:r w:rsidR="008859A1">
        <w:rPr>
          <w:rFonts w:ascii="Arial" w:hAnsi="Arial" w:cs="Arial"/>
          <w:bCs/>
          <w:sz w:val="20"/>
          <w:szCs w:val="20"/>
        </w:rPr>
        <w:t xml:space="preserve">, and </w:t>
      </w:r>
      <w:r w:rsidR="00655D1D" w:rsidRPr="009B0797">
        <w:rPr>
          <w:rFonts w:ascii="Arial" w:hAnsi="Arial" w:cs="Arial"/>
          <w:bCs/>
          <w:sz w:val="20"/>
          <w:szCs w:val="20"/>
        </w:rPr>
        <w:t xml:space="preserve">between days on the same ward. </w:t>
      </w:r>
    </w:p>
    <w:p w14:paraId="530FE856" w14:textId="4B519BA2" w:rsidR="008B55B9" w:rsidRDefault="00223913" w:rsidP="00223913">
      <w:pPr>
        <w:spacing w:line="240" w:lineRule="auto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>When using the SNCT to determine the number of staff to emplo</w:t>
      </w:r>
      <w:r w:rsidR="00533019">
        <w:rPr>
          <w:rFonts w:ascii="Arial" w:hAnsi="Arial" w:cs="Arial"/>
          <w:bCs/>
          <w:sz w:val="20"/>
          <w:szCs w:val="20"/>
        </w:rPr>
        <w:t>y on a ward</w:t>
      </w:r>
      <w:r w:rsidR="007654C6">
        <w:rPr>
          <w:rFonts w:ascii="Arial" w:hAnsi="Arial" w:cs="Arial"/>
          <w:bCs/>
          <w:sz w:val="20"/>
          <w:szCs w:val="20"/>
        </w:rPr>
        <w:t>,</w:t>
      </w:r>
      <w:r w:rsidR="00533019">
        <w:rPr>
          <w:rFonts w:ascii="Arial" w:hAnsi="Arial" w:cs="Arial"/>
          <w:bCs/>
          <w:sz w:val="20"/>
          <w:szCs w:val="20"/>
        </w:rPr>
        <w:t xml:space="preserve"> </w:t>
      </w:r>
      <w:r w:rsidR="00CC0EF4">
        <w:rPr>
          <w:rFonts w:ascii="Arial" w:hAnsi="Arial" w:cs="Arial"/>
          <w:bCs/>
          <w:sz w:val="20"/>
          <w:szCs w:val="20"/>
        </w:rPr>
        <w:t>the guidelines recommend recording the number of patients per acuity/dependency category for</w:t>
      </w:r>
      <w:r w:rsidR="00533019">
        <w:rPr>
          <w:rFonts w:ascii="Arial" w:hAnsi="Arial" w:cs="Arial"/>
          <w:bCs/>
          <w:sz w:val="20"/>
          <w:szCs w:val="20"/>
        </w:rPr>
        <w:t xml:space="preserve"> </w:t>
      </w:r>
      <w:r w:rsidR="00CC0EF4">
        <w:rPr>
          <w:rFonts w:ascii="Arial" w:hAnsi="Arial" w:cs="Arial"/>
          <w:bCs/>
          <w:sz w:val="20"/>
          <w:szCs w:val="20"/>
        </w:rPr>
        <w:t xml:space="preserve">a </w:t>
      </w:r>
      <w:r w:rsidR="00533019">
        <w:rPr>
          <w:rFonts w:ascii="Arial" w:hAnsi="Arial" w:cs="Arial"/>
          <w:bCs/>
          <w:sz w:val="20"/>
          <w:szCs w:val="20"/>
        </w:rPr>
        <w:t>minimum of 20 days</w:t>
      </w:r>
      <w:r w:rsidR="00CC0EF4">
        <w:rPr>
          <w:rFonts w:ascii="Arial" w:hAnsi="Arial" w:cs="Arial"/>
          <w:bCs/>
          <w:sz w:val="20"/>
          <w:szCs w:val="20"/>
        </w:rPr>
        <w:t>.</w:t>
      </w:r>
      <w:r w:rsidR="001E19E3">
        <w:rPr>
          <w:rFonts w:ascii="Arial" w:hAnsi="Arial" w:cs="Arial"/>
          <w:bCs/>
          <w:sz w:val="20"/>
          <w:szCs w:val="20"/>
        </w:rPr>
        <w:fldChar w:fldCharType="begin"/>
      </w:r>
      <w:r w:rsidR="007169A2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The Shelford group&lt;/Author&gt;&lt;Year&gt;2014&lt;/Year&gt;&lt;RecNum&gt;38390&lt;/RecNum&gt;&lt;DisplayText&gt;[4]&lt;/DisplayText&gt;&lt;record&gt;&lt;rec-number&gt;38390&lt;/rec-number&gt;&lt;foreign-keys&gt;&lt;key app="EN" db-id="9szzaf5xbwsxt5ezwsapa29xasw2z0v25v5r" timestamp="1417275534"&gt;38390&lt;/key&gt;&lt;/foreign-keys&gt;&lt;ref-type name="Report"&gt;27&lt;/ref-type&gt;&lt;contributors&gt;&lt;authors&gt;&lt;author&gt;The Shelford group,&lt;/author&gt;&lt;/authors&gt;&lt;/contributors&gt;&lt;titles&gt;&lt;title&gt;Safer Nursing Care Tool Implementation Resource Pack&lt;/title&gt;&lt;/titles&gt;&lt;dates&gt;&lt;year&gt;2014&lt;/year&gt;&lt;/dates&gt;&lt;publisher&gt;The Shelford Group&lt;/publisher&gt;&lt;urls&gt;&lt;related-urls&gt;&lt;url&gt;http://shelfordgroup.org/library/documents/Shelford_Safer_Nursing_23May14a.pdf&lt;/url&gt;&lt;/related-urls&gt;&lt;/urls&gt;&lt;/record&gt;&lt;/Cite&gt;&lt;/EndNote&gt;</w:instrText>
      </w:r>
      <w:r w:rsidR="001E19E3">
        <w:rPr>
          <w:rFonts w:ascii="Arial" w:hAnsi="Arial" w:cs="Arial"/>
          <w:bCs/>
          <w:sz w:val="20"/>
          <w:szCs w:val="20"/>
        </w:rPr>
        <w:fldChar w:fldCharType="separate"/>
      </w:r>
      <w:r w:rsidR="007169A2">
        <w:rPr>
          <w:rFonts w:ascii="Arial" w:hAnsi="Arial" w:cs="Arial"/>
          <w:bCs/>
          <w:noProof/>
          <w:sz w:val="20"/>
          <w:szCs w:val="20"/>
        </w:rPr>
        <w:t>[4]</w:t>
      </w:r>
      <w:r w:rsidR="001E19E3">
        <w:rPr>
          <w:rFonts w:ascii="Arial" w:hAnsi="Arial" w:cs="Arial"/>
          <w:bCs/>
          <w:sz w:val="20"/>
          <w:szCs w:val="20"/>
        </w:rPr>
        <w:fldChar w:fldCharType="end"/>
      </w:r>
      <w:r>
        <w:rPr>
          <w:rFonts w:ascii="Arial" w:hAnsi="Arial" w:cs="Arial"/>
          <w:bCs/>
          <w:sz w:val="20"/>
          <w:szCs w:val="20"/>
        </w:rPr>
        <w:t xml:space="preserve"> </w:t>
      </w:r>
      <w:r w:rsidR="00CC0EF4">
        <w:rPr>
          <w:rFonts w:ascii="Arial" w:hAnsi="Arial" w:cs="Arial"/>
          <w:bCs/>
          <w:sz w:val="20"/>
          <w:szCs w:val="20"/>
        </w:rPr>
        <w:t>However</w:t>
      </w:r>
      <w:r w:rsidR="001E19E3">
        <w:rPr>
          <w:rFonts w:ascii="Arial" w:hAnsi="Arial" w:cs="Arial"/>
          <w:bCs/>
          <w:sz w:val="20"/>
          <w:szCs w:val="20"/>
        </w:rPr>
        <w:t>,</w:t>
      </w:r>
      <w:r>
        <w:rPr>
          <w:rFonts w:ascii="Arial" w:hAnsi="Arial" w:cs="Arial"/>
          <w:bCs/>
          <w:sz w:val="20"/>
          <w:szCs w:val="20"/>
        </w:rPr>
        <w:t xml:space="preserve"> </w:t>
      </w:r>
      <w:r w:rsidR="00952C08">
        <w:rPr>
          <w:rFonts w:ascii="Arial" w:hAnsi="Arial" w:cs="Arial"/>
          <w:bCs/>
          <w:sz w:val="20"/>
          <w:szCs w:val="20"/>
        </w:rPr>
        <w:t xml:space="preserve">our study found that </w:t>
      </w:r>
      <w:r>
        <w:rPr>
          <w:rFonts w:ascii="Arial" w:hAnsi="Arial" w:cs="Arial"/>
          <w:bCs/>
          <w:sz w:val="20"/>
          <w:szCs w:val="20"/>
        </w:rPr>
        <w:t xml:space="preserve">this leads to very imprecise estimates on almost all wards. </w:t>
      </w:r>
      <w:r w:rsidR="00533019">
        <w:rPr>
          <w:rFonts w:ascii="Arial" w:hAnsi="Arial" w:cs="Arial"/>
          <w:bCs/>
          <w:sz w:val="20"/>
          <w:szCs w:val="20"/>
        </w:rPr>
        <w:t>The precision of the estimated staffing requirement improved considerably with 30 days of observation</w:t>
      </w:r>
      <w:r w:rsidR="00CC0EF4">
        <w:rPr>
          <w:rFonts w:ascii="Arial" w:hAnsi="Arial" w:cs="Arial"/>
          <w:bCs/>
          <w:sz w:val="20"/>
          <w:szCs w:val="20"/>
        </w:rPr>
        <w:t>s</w:t>
      </w:r>
      <w:r w:rsidR="00533019">
        <w:rPr>
          <w:rFonts w:ascii="Arial" w:hAnsi="Arial" w:cs="Arial"/>
          <w:bCs/>
          <w:sz w:val="20"/>
          <w:szCs w:val="20"/>
        </w:rPr>
        <w:t>, but</w:t>
      </w:r>
      <w:r w:rsidR="00AF7E96">
        <w:rPr>
          <w:rFonts w:ascii="Arial" w:hAnsi="Arial" w:cs="Arial"/>
          <w:bCs/>
          <w:sz w:val="20"/>
          <w:szCs w:val="20"/>
        </w:rPr>
        <w:t xml:space="preserve"> </w:t>
      </w:r>
      <w:r w:rsidR="00533019">
        <w:rPr>
          <w:rFonts w:ascii="Arial" w:hAnsi="Arial" w:cs="Arial"/>
          <w:bCs/>
          <w:sz w:val="20"/>
          <w:szCs w:val="20"/>
        </w:rPr>
        <w:t>e</w:t>
      </w:r>
      <w:r>
        <w:rPr>
          <w:rFonts w:ascii="Arial" w:hAnsi="Arial" w:cs="Arial"/>
          <w:bCs/>
          <w:sz w:val="20"/>
          <w:szCs w:val="20"/>
        </w:rPr>
        <w:t xml:space="preserve">ven with </w:t>
      </w:r>
      <w:r w:rsidR="00655D1D" w:rsidRPr="00AF7E96">
        <w:rPr>
          <w:rFonts w:ascii="Arial" w:hAnsi="Arial" w:cs="Arial"/>
          <w:bCs/>
          <w:sz w:val="20"/>
          <w:szCs w:val="20"/>
        </w:rPr>
        <w:t>60</w:t>
      </w:r>
      <w:r w:rsidR="00533019">
        <w:rPr>
          <w:rFonts w:ascii="Arial" w:hAnsi="Arial" w:cs="Arial"/>
          <w:bCs/>
          <w:sz w:val="20"/>
          <w:szCs w:val="20"/>
        </w:rPr>
        <w:t xml:space="preserve"> days of</w:t>
      </w:r>
      <w:r w:rsidR="00655D1D" w:rsidRPr="00AF7E96">
        <w:rPr>
          <w:rFonts w:ascii="Arial" w:hAnsi="Arial" w:cs="Arial"/>
          <w:bCs/>
          <w:sz w:val="20"/>
          <w:szCs w:val="20"/>
        </w:rPr>
        <w:t xml:space="preserve"> </w:t>
      </w:r>
      <w:r w:rsidR="00CC0EF4" w:rsidRPr="00AF7E96">
        <w:rPr>
          <w:rFonts w:ascii="Arial" w:hAnsi="Arial" w:cs="Arial"/>
          <w:bCs/>
          <w:sz w:val="20"/>
          <w:szCs w:val="20"/>
        </w:rPr>
        <w:t>observations,</w:t>
      </w:r>
      <w:r w:rsidR="00655D1D" w:rsidRPr="00AF7E96">
        <w:rPr>
          <w:rFonts w:ascii="Arial" w:hAnsi="Arial" w:cs="Arial"/>
          <w:bCs/>
          <w:sz w:val="20"/>
          <w:szCs w:val="20"/>
        </w:rPr>
        <w:t xml:space="preserve"> </w:t>
      </w:r>
      <w:r>
        <w:rPr>
          <w:rFonts w:ascii="Arial" w:hAnsi="Arial" w:cs="Arial"/>
          <w:bCs/>
          <w:sz w:val="20"/>
          <w:szCs w:val="20"/>
        </w:rPr>
        <w:t>the average</w:t>
      </w:r>
      <w:r w:rsidR="00655D1D" w:rsidRPr="00AF7E96">
        <w:rPr>
          <w:rFonts w:ascii="Arial" w:hAnsi="Arial" w:cs="Arial"/>
          <w:bCs/>
          <w:sz w:val="20"/>
          <w:szCs w:val="20"/>
        </w:rPr>
        <w:t xml:space="preserve"> 95% confidence interval</w:t>
      </w:r>
      <w:r w:rsidR="00533019">
        <w:rPr>
          <w:rFonts w:ascii="Arial" w:hAnsi="Arial" w:cs="Arial"/>
          <w:bCs/>
          <w:sz w:val="20"/>
          <w:szCs w:val="20"/>
        </w:rPr>
        <w:t xml:space="preserve"> was</w:t>
      </w:r>
      <w:r>
        <w:rPr>
          <w:rFonts w:ascii="Arial" w:hAnsi="Arial" w:cs="Arial"/>
          <w:bCs/>
          <w:sz w:val="20"/>
          <w:szCs w:val="20"/>
        </w:rPr>
        <w:t xml:space="preserve"> </w:t>
      </w:r>
      <w:r w:rsidR="00655D1D" w:rsidRPr="00AF7E96">
        <w:rPr>
          <w:rFonts w:ascii="Arial" w:hAnsi="Arial" w:cs="Arial"/>
          <w:bCs/>
          <w:sz w:val="20"/>
          <w:szCs w:val="20"/>
        </w:rPr>
        <w:t xml:space="preserve">2 </w:t>
      </w:r>
      <w:r w:rsidR="002166C2" w:rsidRPr="00AF7E96">
        <w:rPr>
          <w:rFonts w:ascii="Arial" w:hAnsi="Arial" w:cs="Arial"/>
          <w:bCs/>
          <w:sz w:val="20"/>
          <w:szCs w:val="20"/>
        </w:rPr>
        <w:t>whole</w:t>
      </w:r>
      <w:r w:rsidR="002166C2">
        <w:rPr>
          <w:rFonts w:ascii="Arial" w:hAnsi="Arial" w:cs="Arial"/>
          <w:bCs/>
          <w:sz w:val="20"/>
          <w:szCs w:val="20"/>
        </w:rPr>
        <w:t xml:space="preserve"> time equivalents</w:t>
      </w:r>
      <w:r w:rsidR="00655D1D" w:rsidRPr="00AF7E96">
        <w:rPr>
          <w:rFonts w:ascii="Arial" w:hAnsi="Arial" w:cs="Arial"/>
          <w:bCs/>
          <w:sz w:val="20"/>
          <w:szCs w:val="20"/>
        </w:rPr>
        <w:t xml:space="preserve"> </w:t>
      </w:r>
      <w:r>
        <w:rPr>
          <w:rFonts w:ascii="Arial" w:hAnsi="Arial" w:cs="Arial"/>
          <w:bCs/>
          <w:sz w:val="20"/>
          <w:szCs w:val="20"/>
        </w:rPr>
        <w:t>wide</w:t>
      </w:r>
      <w:r w:rsidR="00AF7E96" w:rsidRPr="00AF7E96">
        <w:rPr>
          <w:rFonts w:ascii="Arial" w:hAnsi="Arial" w:cs="Arial"/>
          <w:bCs/>
          <w:sz w:val="20"/>
          <w:szCs w:val="20"/>
        </w:rPr>
        <w:t xml:space="preserve">. </w:t>
      </w:r>
      <w:r w:rsidR="007654C6">
        <w:rPr>
          <w:rFonts w:ascii="Arial" w:hAnsi="Arial" w:cs="Arial"/>
          <w:bCs/>
          <w:sz w:val="20"/>
          <w:szCs w:val="20"/>
        </w:rPr>
        <w:t>This is because staffing requirements varied considerably from day to day.</w:t>
      </w:r>
    </w:p>
    <w:p w14:paraId="7635B5FF" w14:textId="7B7250B5" w:rsidR="00952C08" w:rsidRPr="009B0797" w:rsidRDefault="00952C08" w:rsidP="009B0797">
      <w:pPr>
        <w:spacing w:line="240" w:lineRule="auto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 xml:space="preserve">In general, </w:t>
      </w:r>
      <w:r w:rsidR="00655D1D" w:rsidRPr="008B55B9">
        <w:rPr>
          <w:rFonts w:ascii="Arial" w:hAnsi="Arial" w:cs="Arial"/>
          <w:bCs/>
          <w:sz w:val="20"/>
          <w:szCs w:val="20"/>
        </w:rPr>
        <w:t xml:space="preserve">the time of day </w:t>
      </w:r>
      <w:r w:rsidR="002E0B63">
        <w:rPr>
          <w:rFonts w:ascii="Arial" w:hAnsi="Arial" w:cs="Arial"/>
          <w:bCs/>
          <w:sz w:val="20"/>
          <w:szCs w:val="20"/>
        </w:rPr>
        <w:t xml:space="preserve">when the numbers of patients per acuity/dependency category were </w:t>
      </w:r>
      <w:r w:rsidR="008859A1">
        <w:rPr>
          <w:rFonts w:ascii="Arial" w:hAnsi="Arial" w:cs="Arial"/>
          <w:bCs/>
          <w:sz w:val="20"/>
          <w:szCs w:val="20"/>
        </w:rPr>
        <w:t>c</w:t>
      </w:r>
      <w:r w:rsidR="002E0B63">
        <w:rPr>
          <w:rFonts w:ascii="Arial" w:hAnsi="Arial" w:cs="Arial"/>
          <w:bCs/>
          <w:sz w:val="20"/>
          <w:szCs w:val="20"/>
        </w:rPr>
        <w:t>ounted</w:t>
      </w:r>
      <w:r w:rsidR="00655D1D" w:rsidRPr="008B55B9">
        <w:rPr>
          <w:rFonts w:ascii="Arial" w:hAnsi="Arial" w:cs="Arial"/>
          <w:bCs/>
          <w:sz w:val="20"/>
          <w:szCs w:val="20"/>
        </w:rPr>
        <w:t xml:space="preserve"> made very little difference to the calculated establishment</w:t>
      </w:r>
      <w:r w:rsidR="002E0B63">
        <w:rPr>
          <w:rFonts w:ascii="Arial" w:hAnsi="Arial" w:cs="Arial"/>
          <w:bCs/>
          <w:sz w:val="20"/>
          <w:szCs w:val="20"/>
        </w:rPr>
        <w:t xml:space="preserve">. </w:t>
      </w:r>
      <w:r w:rsidR="00A04A7C">
        <w:rPr>
          <w:rFonts w:ascii="Arial" w:hAnsi="Arial" w:cs="Arial"/>
          <w:bCs/>
          <w:sz w:val="20"/>
          <w:szCs w:val="20"/>
        </w:rPr>
        <w:t>But for</w:t>
      </w:r>
      <w:r w:rsidR="00655D1D" w:rsidRPr="008B55B9">
        <w:rPr>
          <w:rFonts w:ascii="Arial" w:hAnsi="Arial" w:cs="Arial"/>
          <w:bCs/>
          <w:sz w:val="20"/>
          <w:szCs w:val="20"/>
        </w:rPr>
        <w:t xml:space="preserve"> some wards</w:t>
      </w:r>
      <w:r w:rsidR="002E0B63">
        <w:rPr>
          <w:rFonts w:ascii="Arial" w:hAnsi="Arial" w:cs="Arial"/>
          <w:bCs/>
          <w:sz w:val="20"/>
          <w:szCs w:val="20"/>
        </w:rPr>
        <w:t>,</w:t>
      </w:r>
      <w:r w:rsidR="00655D1D" w:rsidRPr="008B55B9">
        <w:rPr>
          <w:rFonts w:ascii="Arial" w:hAnsi="Arial" w:cs="Arial"/>
          <w:bCs/>
          <w:sz w:val="20"/>
          <w:szCs w:val="20"/>
        </w:rPr>
        <w:t xml:space="preserve"> </w:t>
      </w:r>
      <w:r w:rsidR="00BC5882">
        <w:rPr>
          <w:rFonts w:ascii="Arial" w:hAnsi="Arial" w:cs="Arial"/>
          <w:bCs/>
          <w:sz w:val="20"/>
          <w:szCs w:val="20"/>
        </w:rPr>
        <w:t xml:space="preserve">the volume and patterns of patient </w:t>
      </w:r>
      <w:r w:rsidR="00655D1D" w:rsidRPr="008B55B9">
        <w:rPr>
          <w:rFonts w:ascii="Arial" w:hAnsi="Arial" w:cs="Arial"/>
          <w:bCs/>
          <w:sz w:val="20"/>
          <w:szCs w:val="20"/>
        </w:rPr>
        <w:t>admission</w:t>
      </w:r>
      <w:r w:rsidR="00BC5882">
        <w:rPr>
          <w:rFonts w:ascii="Arial" w:hAnsi="Arial" w:cs="Arial"/>
          <w:bCs/>
          <w:sz w:val="20"/>
          <w:szCs w:val="20"/>
        </w:rPr>
        <w:t>s</w:t>
      </w:r>
      <w:r w:rsidR="00655D1D" w:rsidRPr="008B55B9">
        <w:rPr>
          <w:rFonts w:ascii="Arial" w:hAnsi="Arial" w:cs="Arial"/>
          <w:bCs/>
          <w:sz w:val="20"/>
          <w:szCs w:val="20"/>
        </w:rPr>
        <w:t xml:space="preserve"> </w:t>
      </w:r>
      <w:r w:rsidR="002166C2">
        <w:rPr>
          <w:rFonts w:ascii="Arial" w:hAnsi="Arial" w:cs="Arial"/>
          <w:bCs/>
          <w:sz w:val="20"/>
          <w:szCs w:val="20"/>
        </w:rPr>
        <w:t>and</w:t>
      </w:r>
      <w:r w:rsidR="00655D1D" w:rsidRPr="008B55B9">
        <w:rPr>
          <w:rFonts w:ascii="Arial" w:hAnsi="Arial" w:cs="Arial"/>
          <w:bCs/>
          <w:sz w:val="20"/>
          <w:szCs w:val="20"/>
        </w:rPr>
        <w:t xml:space="preserve"> discharge</w:t>
      </w:r>
      <w:r w:rsidR="00BC5882">
        <w:rPr>
          <w:rFonts w:ascii="Arial" w:hAnsi="Arial" w:cs="Arial"/>
          <w:bCs/>
          <w:sz w:val="20"/>
          <w:szCs w:val="20"/>
        </w:rPr>
        <w:t>s</w:t>
      </w:r>
      <w:r w:rsidR="00655D1D" w:rsidRPr="008B55B9">
        <w:rPr>
          <w:rFonts w:ascii="Arial" w:hAnsi="Arial" w:cs="Arial"/>
          <w:bCs/>
          <w:sz w:val="20"/>
          <w:szCs w:val="20"/>
        </w:rPr>
        <w:t xml:space="preserve"> meant that there were large differences</w:t>
      </w:r>
      <w:r>
        <w:rPr>
          <w:rFonts w:ascii="Arial" w:hAnsi="Arial" w:cs="Arial"/>
          <w:bCs/>
          <w:sz w:val="20"/>
          <w:szCs w:val="20"/>
        </w:rPr>
        <w:t xml:space="preserve"> </w:t>
      </w:r>
      <w:r w:rsidR="00A04A7C">
        <w:rPr>
          <w:rFonts w:ascii="Arial" w:hAnsi="Arial" w:cs="Arial"/>
          <w:bCs/>
          <w:sz w:val="20"/>
          <w:szCs w:val="20"/>
        </w:rPr>
        <w:t>depending</w:t>
      </w:r>
      <w:r>
        <w:rPr>
          <w:rFonts w:ascii="Arial" w:hAnsi="Arial" w:cs="Arial"/>
          <w:bCs/>
          <w:sz w:val="20"/>
          <w:szCs w:val="20"/>
        </w:rPr>
        <w:t xml:space="preserve"> on the time of day when the scoring was done</w:t>
      </w:r>
      <w:r w:rsidR="00655D1D" w:rsidRPr="008B55B9">
        <w:rPr>
          <w:rFonts w:ascii="Arial" w:hAnsi="Arial" w:cs="Arial"/>
          <w:bCs/>
          <w:sz w:val="20"/>
          <w:szCs w:val="20"/>
        </w:rPr>
        <w:t>.</w:t>
      </w:r>
    </w:p>
    <w:p w14:paraId="75BA5671" w14:textId="25BA2564" w:rsidR="008A4B39" w:rsidRDefault="00256E86" w:rsidP="008A4B39">
      <w:pPr>
        <w:spacing w:after="10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256E86">
        <w:rPr>
          <w:rFonts w:ascii="Arial" w:hAnsi="Arial" w:cs="Arial"/>
          <w:b/>
          <w:bCs/>
          <w:sz w:val="24"/>
          <w:szCs w:val="24"/>
        </w:rPr>
        <w:lastRenderedPageBreak/>
        <w:t xml:space="preserve">How do the SNCT </w:t>
      </w:r>
      <w:r w:rsidR="004675BE">
        <w:rPr>
          <w:rFonts w:ascii="Arial" w:hAnsi="Arial" w:cs="Arial"/>
          <w:b/>
          <w:bCs/>
          <w:sz w:val="24"/>
          <w:szCs w:val="24"/>
        </w:rPr>
        <w:t xml:space="preserve">predictions of staffing needs </w:t>
      </w:r>
      <w:r w:rsidRPr="00256E86">
        <w:rPr>
          <w:rFonts w:ascii="Arial" w:hAnsi="Arial" w:cs="Arial"/>
          <w:b/>
          <w:bCs/>
          <w:sz w:val="24"/>
          <w:szCs w:val="24"/>
        </w:rPr>
        <w:t xml:space="preserve">compare to </w:t>
      </w:r>
      <w:r>
        <w:rPr>
          <w:rFonts w:ascii="Arial" w:hAnsi="Arial" w:cs="Arial"/>
          <w:b/>
          <w:bCs/>
          <w:sz w:val="24"/>
          <w:szCs w:val="24"/>
        </w:rPr>
        <w:t>professional judgement</w:t>
      </w:r>
      <w:r w:rsidR="00762F68">
        <w:rPr>
          <w:rFonts w:ascii="Arial" w:hAnsi="Arial" w:cs="Arial"/>
          <w:b/>
          <w:bCs/>
          <w:sz w:val="24"/>
          <w:szCs w:val="24"/>
        </w:rPr>
        <w:t>?</w:t>
      </w:r>
    </w:p>
    <w:p w14:paraId="323DE0A6" w14:textId="74BD9F12" w:rsidR="00655D1D" w:rsidRPr="00655D1D" w:rsidRDefault="00533019" w:rsidP="008B55B9">
      <w:pPr>
        <w:spacing w:after="160" w:line="240" w:lineRule="auto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>T</w:t>
      </w:r>
      <w:r w:rsidR="004675BE">
        <w:rPr>
          <w:rFonts w:ascii="Arial" w:hAnsi="Arial" w:cs="Arial"/>
          <w:bCs/>
          <w:sz w:val="20"/>
          <w:szCs w:val="20"/>
        </w:rPr>
        <w:t xml:space="preserve">he SNCT </w:t>
      </w:r>
      <w:r>
        <w:rPr>
          <w:rFonts w:ascii="Arial" w:hAnsi="Arial" w:cs="Arial"/>
          <w:bCs/>
          <w:sz w:val="20"/>
          <w:szCs w:val="20"/>
        </w:rPr>
        <w:t xml:space="preserve">estimates </w:t>
      </w:r>
      <w:r w:rsidR="004675BE">
        <w:rPr>
          <w:rFonts w:ascii="Arial" w:hAnsi="Arial" w:cs="Arial"/>
          <w:bCs/>
          <w:sz w:val="20"/>
          <w:szCs w:val="20"/>
        </w:rPr>
        <w:t xml:space="preserve">of </w:t>
      </w:r>
      <w:r w:rsidR="00952C08">
        <w:rPr>
          <w:rFonts w:ascii="Arial" w:hAnsi="Arial" w:cs="Arial"/>
          <w:bCs/>
          <w:sz w:val="20"/>
          <w:szCs w:val="20"/>
        </w:rPr>
        <w:t xml:space="preserve">what staffing was </w:t>
      </w:r>
      <w:r w:rsidR="004675BE">
        <w:rPr>
          <w:rFonts w:ascii="Arial" w:hAnsi="Arial" w:cs="Arial"/>
          <w:bCs/>
          <w:sz w:val="20"/>
          <w:szCs w:val="20"/>
        </w:rPr>
        <w:t>need</w:t>
      </w:r>
      <w:r w:rsidR="00952C08">
        <w:rPr>
          <w:rFonts w:ascii="Arial" w:hAnsi="Arial" w:cs="Arial"/>
          <w:bCs/>
          <w:sz w:val="20"/>
          <w:szCs w:val="20"/>
        </w:rPr>
        <w:t>ed</w:t>
      </w:r>
      <w:r w:rsidR="004675BE">
        <w:rPr>
          <w:rFonts w:ascii="Arial" w:hAnsi="Arial" w:cs="Arial"/>
          <w:bCs/>
          <w:sz w:val="20"/>
          <w:szCs w:val="20"/>
        </w:rPr>
        <w:t xml:space="preserve"> correlate</w:t>
      </w:r>
      <w:r>
        <w:rPr>
          <w:rFonts w:ascii="Arial" w:hAnsi="Arial" w:cs="Arial"/>
          <w:bCs/>
          <w:sz w:val="20"/>
          <w:szCs w:val="20"/>
        </w:rPr>
        <w:t>d</w:t>
      </w:r>
      <w:r w:rsidR="004675BE">
        <w:rPr>
          <w:rFonts w:ascii="Arial" w:hAnsi="Arial" w:cs="Arial"/>
          <w:bCs/>
          <w:sz w:val="20"/>
          <w:szCs w:val="20"/>
        </w:rPr>
        <w:t xml:space="preserve"> with </w:t>
      </w:r>
      <w:r w:rsidR="00F90E7B">
        <w:rPr>
          <w:rFonts w:ascii="Arial" w:hAnsi="Arial" w:cs="Arial"/>
          <w:bCs/>
          <w:sz w:val="20"/>
          <w:szCs w:val="20"/>
        </w:rPr>
        <w:t xml:space="preserve">the levels based on </w:t>
      </w:r>
      <w:r w:rsidR="004675BE">
        <w:rPr>
          <w:rFonts w:ascii="Arial" w:hAnsi="Arial" w:cs="Arial"/>
          <w:bCs/>
          <w:sz w:val="20"/>
          <w:szCs w:val="20"/>
        </w:rPr>
        <w:t xml:space="preserve">professional judgement. </w:t>
      </w:r>
      <w:r w:rsidR="00F90E7B">
        <w:rPr>
          <w:rFonts w:ascii="Arial" w:hAnsi="Arial" w:cs="Arial"/>
          <w:bCs/>
          <w:sz w:val="20"/>
          <w:szCs w:val="20"/>
        </w:rPr>
        <w:t>For example, w</w:t>
      </w:r>
      <w:r w:rsidR="00655D1D" w:rsidRPr="002166C2">
        <w:rPr>
          <w:rFonts w:ascii="Arial" w:hAnsi="Arial" w:cs="Arial"/>
          <w:bCs/>
          <w:sz w:val="20"/>
          <w:szCs w:val="20"/>
        </w:rPr>
        <w:t xml:space="preserve">hen the registered nurse staffing level was one hour </w:t>
      </w:r>
      <w:r w:rsidR="00F90E7B">
        <w:rPr>
          <w:rFonts w:ascii="Arial" w:hAnsi="Arial" w:cs="Arial"/>
          <w:bCs/>
          <w:sz w:val="20"/>
          <w:szCs w:val="20"/>
        </w:rPr>
        <w:t xml:space="preserve">less </w:t>
      </w:r>
      <w:r w:rsidR="00655D1D" w:rsidRPr="002166C2">
        <w:rPr>
          <w:rFonts w:ascii="Arial" w:hAnsi="Arial" w:cs="Arial"/>
          <w:bCs/>
          <w:sz w:val="20"/>
          <w:szCs w:val="20"/>
        </w:rPr>
        <w:t xml:space="preserve">per patient day </w:t>
      </w:r>
      <w:r w:rsidR="00F90E7B">
        <w:rPr>
          <w:rFonts w:ascii="Arial" w:hAnsi="Arial" w:cs="Arial"/>
          <w:bCs/>
          <w:sz w:val="20"/>
          <w:szCs w:val="20"/>
        </w:rPr>
        <w:t xml:space="preserve">than </w:t>
      </w:r>
      <w:r w:rsidR="00655D1D" w:rsidRPr="002166C2">
        <w:rPr>
          <w:rFonts w:ascii="Arial" w:hAnsi="Arial" w:cs="Arial"/>
          <w:bCs/>
          <w:sz w:val="20"/>
          <w:szCs w:val="20"/>
        </w:rPr>
        <w:t xml:space="preserve"> the SNCT</w:t>
      </w:r>
      <w:r>
        <w:rPr>
          <w:rFonts w:ascii="Arial" w:hAnsi="Arial" w:cs="Arial"/>
          <w:bCs/>
          <w:sz w:val="20"/>
          <w:szCs w:val="20"/>
        </w:rPr>
        <w:t xml:space="preserve"> estimate</w:t>
      </w:r>
      <w:r w:rsidR="00F90E7B">
        <w:rPr>
          <w:rFonts w:ascii="Arial" w:hAnsi="Arial" w:cs="Arial"/>
          <w:bCs/>
          <w:sz w:val="20"/>
          <w:szCs w:val="20"/>
        </w:rPr>
        <w:t xml:space="preserve">, </w:t>
      </w:r>
      <w:r w:rsidR="00655D1D" w:rsidRPr="002166C2">
        <w:rPr>
          <w:rFonts w:ascii="Arial" w:hAnsi="Arial" w:cs="Arial"/>
          <w:bCs/>
          <w:sz w:val="20"/>
          <w:szCs w:val="20"/>
        </w:rPr>
        <w:t xml:space="preserve"> the </w:t>
      </w:r>
      <w:r w:rsidR="004675BE">
        <w:rPr>
          <w:rFonts w:ascii="Arial" w:hAnsi="Arial" w:cs="Arial"/>
          <w:bCs/>
          <w:sz w:val="20"/>
          <w:szCs w:val="20"/>
        </w:rPr>
        <w:t>nurse-in-charge</w:t>
      </w:r>
      <w:r w:rsidR="00655D1D" w:rsidRPr="002166C2">
        <w:rPr>
          <w:rFonts w:ascii="Arial" w:hAnsi="Arial" w:cs="Arial"/>
          <w:bCs/>
          <w:sz w:val="20"/>
          <w:szCs w:val="20"/>
        </w:rPr>
        <w:t xml:space="preserve"> </w:t>
      </w:r>
      <w:r w:rsidR="00F90E7B">
        <w:rPr>
          <w:rFonts w:ascii="Arial" w:hAnsi="Arial" w:cs="Arial"/>
          <w:bCs/>
          <w:sz w:val="20"/>
          <w:szCs w:val="20"/>
        </w:rPr>
        <w:t xml:space="preserve">was less likely to say that </w:t>
      </w:r>
      <w:r w:rsidR="00655D1D" w:rsidRPr="002166C2">
        <w:rPr>
          <w:rFonts w:ascii="Arial" w:hAnsi="Arial" w:cs="Arial"/>
          <w:bCs/>
          <w:sz w:val="20"/>
          <w:szCs w:val="20"/>
        </w:rPr>
        <w:t xml:space="preserve">there were enough staff </w:t>
      </w:r>
      <w:r w:rsidR="00F90E7B">
        <w:rPr>
          <w:rFonts w:ascii="Arial" w:hAnsi="Arial" w:cs="Arial"/>
          <w:bCs/>
          <w:sz w:val="20"/>
          <w:szCs w:val="20"/>
        </w:rPr>
        <w:t>on duty</w:t>
      </w:r>
      <w:r w:rsidR="00A04A7C">
        <w:rPr>
          <w:rFonts w:ascii="Arial" w:hAnsi="Arial" w:cs="Arial"/>
          <w:bCs/>
          <w:sz w:val="20"/>
          <w:szCs w:val="20"/>
        </w:rPr>
        <w:t xml:space="preserve"> for quality care</w:t>
      </w:r>
      <w:r w:rsidR="00F90E7B">
        <w:rPr>
          <w:rFonts w:ascii="Arial" w:hAnsi="Arial" w:cs="Arial"/>
          <w:bCs/>
          <w:sz w:val="20"/>
          <w:szCs w:val="20"/>
        </w:rPr>
        <w:t xml:space="preserve"> (the ‘odds’ reduced by </w:t>
      </w:r>
      <w:r w:rsidR="00655D1D" w:rsidRPr="002166C2">
        <w:rPr>
          <w:rFonts w:ascii="Arial" w:hAnsi="Arial" w:cs="Arial"/>
          <w:bCs/>
          <w:sz w:val="20"/>
          <w:szCs w:val="20"/>
        </w:rPr>
        <w:t>11%</w:t>
      </w:r>
      <w:r w:rsidR="00F90E7B">
        <w:rPr>
          <w:rFonts w:ascii="Arial" w:hAnsi="Arial" w:cs="Arial"/>
          <w:bCs/>
          <w:sz w:val="20"/>
          <w:szCs w:val="20"/>
        </w:rPr>
        <w:t>)</w:t>
      </w:r>
      <w:r w:rsidR="004675BE">
        <w:rPr>
          <w:rFonts w:ascii="Arial" w:hAnsi="Arial" w:cs="Arial"/>
          <w:bCs/>
          <w:sz w:val="20"/>
          <w:szCs w:val="20"/>
        </w:rPr>
        <w:t xml:space="preserve">. Correspondingly, </w:t>
      </w:r>
      <w:r w:rsidR="006051D3">
        <w:rPr>
          <w:rFonts w:ascii="Arial" w:hAnsi="Arial" w:cs="Arial"/>
          <w:bCs/>
          <w:sz w:val="20"/>
          <w:szCs w:val="20"/>
        </w:rPr>
        <w:t>when staffing was one hour per patient day below the SNCT estimate,</w:t>
      </w:r>
      <w:r w:rsidR="006051D3" w:rsidRPr="002166C2">
        <w:rPr>
          <w:rFonts w:ascii="Arial" w:hAnsi="Arial" w:cs="Arial"/>
          <w:bCs/>
          <w:sz w:val="20"/>
          <w:szCs w:val="20"/>
        </w:rPr>
        <w:t xml:space="preserve"> </w:t>
      </w:r>
      <w:r w:rsidR="00655D1D" w:rsidRPr="002166C2">
        <w:rPr>
          <w:rFonts w:ascii="Arial" w:hAnsi="Arial" w:cs="Arial"/>
          <w:bCs/>
          <w:sz w:val="20"/>
          <w:szCs w:val="20"/>
        </w:rPr>
        <w:t>the odds of reporting nursing care left undone were increased by 14%, and the odds of reporting staff missing breaks were increased by 12%</w:t>
      </w:r>
      <w:r w:rsidR="00F90E7B">
        <w:rPr>
          <w:rFonts w:ascii="Arial" w:hAnsi="Arial" w:cs="Arial"/>
          <w:bCs/>
          <w:sz w:val="20"/>
          <w:szCs w:val="20"/>
        </w:rPr>
        <w:t xml:space="preserve">. </w:t>
      </w:r>
      <w:r w:rsidR="004675BE">
        <w:rPr>
          <w:rFonts w:ascii="Arial" w:hAnsi="Arial" w:cs="Arial"/>
          <w:bCs/>
          <w:sz w:val="20"/>
          <w:szCs w:val="20"/>
        </w:rPr>
        <w:t xml:space="preserve">There were similar patterns for nursing assistant staffing levels. </w:t>
      </w:r>
    </w:p>
    <w:p w14:paraId="7D88DD6E" w14:textId="106761AF" w:rsidR="00E167A0" w:rsidRDefault="00655D1D" w:rsidP="00E167A0">
      <w:pPr>
        <w:spacing w:after="160" w:line="240" w:lineRule="auto"/>
        <w:rPr>
          <w:rFonts w:ascii="Arial" w:hAnsi="Arial" w:cs="Arial"/>
          <w:bCs/>
          <w:sz w:val="20"/>
          <w:szCs w:val="20"/>
        </w:rPr>
      </w:pPr>
      <w:r w:rsidRPr="00655D1D">
        <w:rPr>
          <w:rFonts w:ascii="Arial" w:hAnsi="Arial" w:cs="Arial"/>
          <w:bCs/>
          <w:sz w:val="20"/>
          <w:szCs w:val="20"/>
        </w:rPr>
        <w:t>However</w:t>
      </w:r>
      <w:r w:rsidR="006D5C7B">
        <w:rPr>
          <w:rFonts w:ascii="Arial" w:hAnsi="Arial" w:cs="Arial"/>
          <w:bCs/>
          <w:sz w:val="20"/>
          <w:szCs w:val="20"/>
        </w:rPr>
        <w:t>,</w:t>
      </w:r>
      <w:r w:rsidRPr="00655D1D">
        <w:rPr>
          <w:rFonts w:ascii="Arial" w:hAnsi="Arial" w:cs="Arial"/>
          <w:bCs/>
          <w:sz w:val="20"/>
          <w:szCs w:val="20"/>
        </w:rPr>
        <w:t xml:space="preserve"> some factors not considered directly in the Safer Nursing Care Tool also related to professional judgements about the adequacy of staffing</w:t>
      </w:r>
      <w:r w:rsidR="00FA0848">
        <w:rPr>
          <w:rFonts w:ascii="Arial" w:hAnsi="Arial" w:cs="Arial"/>
          <w:bCs/>
          <w:sz w:val="20"/>
          <w:szCs w:val="20"/>
        </w:rPr>
        <w:t xml:space="preserve"> – based on their assessment of whether care had been left undone, staff had missed breaks</w:t>
      </w:r>
      <w:r w:rsidR="00A04A7C">
        <w:rPr>
          <w:rFonts w:ascii="Arial" w:hAnsi="Arial" w:cs="Arial"/>
          <w:bCs/>
          <w:sz w:val="20"/>
          <w:szCs w:val="20"/>
        </w:rPr>
        <w:t xml:space="preserve"> or there were enough staff for quality</w:t>
      </w:r>
      <w:r w:rsidR="00FA0848">
        <w:rPr>
          <w:rFonts w:ascii="Arial" w:hAnsi="Arial" w:cs="Arial"/>
          <w:bCs/>
          <w:sz w:val="20"/>
          <w:szCs w:val="20"/>
        </w:rPr>
        <w:t xml:space="preserve">. </w:t>
      </w:r>
      <w:r w:rsidR="004675BE">
        <w:rPr>
          <w:rFonts w:ascii="Arial" w:hAnsi="Arial" w:cs="Arial"/>
          <w:bCs/>
          <w:sz w:val="20"/>
          <w:szCs w:val="20"/>
        </w:rPr>
        <w:t>For example:</w:t>
      </w:r>
      <w:r w:rsidRPr="00655D1D">
        <w:rPr>
          <w:rFonts w:ascii="Arial" w:hAnsi="Arial" w:cs="Arial"/>
          <w:bCs/>
          <w:sz w:val="20"/>
          <w:szCs w:val="20"/>
        </w:rPr>
        <w:t xml:space="preserve"> </w:t>
      </w:r>
    </w:p>
    <w:p w14:paraId="0CB43B6B" w14:textId="003CF2AE" w:rsidR="00E167A0" w:rsidRDefault="006D5C7B" w:rsidP="00E167A0">
      <w:pPr>
        <w:pStyle w:val="ListParagraph"/>
        <w:numPr>
          <w:ilvl w:val="0"/>
          <w:numId w:val="26"/>
        </w:numPr>
        <w:spacing w:after="160" w:line="240" w:lineRule="auto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>N</w:t>
      </w:r>
      <w:r w:rsidR="00655D1D" w:rsidRPr="00E167A0">
        <w:rPr>
          <w:rFonts w:ascii="Arial" w:hAnsi="Arial" w:cs="Arial"/>
          <w:bCs/>
          <w:sz w:val="20"/>
          <w:szCs w:val="20"/>
        </w:rPr>
        <w:t>urses were more likely to report care left undone</w:t>
      </w:r>
      <w:r w:rsidR="00533019">
        <w:rPr>
          <w:rFonts w:ascii="Arial" w:hAnsi="Arial" w:cs="Arial"/>
          <w:bCs/>
          <w:sz w:val="20"/>
          <w:szCs w:val="20"/>
        </w:rPr>
        <w:t xml:space="preserve"> on</w:t>
      </w:r>
      <w:r w:rsidR="00533019" w:rsidRPr="00E167A0">
        <w:rPr>
          <w:rFonts w:ascii="Arial" w:hAnsi="Arial" w:cs="Arial"/>
          <w:bCs/>
          <w:sz w:val="20"/>
          <w:szCs w:val="20"/>
        </w:rPr>
        <w:t xml:space="preserve"> wards with a higher proportion of single rooms</w:t>
      </w:r>
      <w:r w:rsidR="001E19E3">
        <w:rPr>
          <w:rFonts w:ascii="Arial" w:hAnsi="Arial" w:cs="Arial"/>
          <w:bCs/>
          <w:sz w:val="20"/>
          <w:szCs w:val="20"/>
        </w:rPr>
        <w:t>.</w:t>
      </w:r>
      <w:r w:rsidR="00E167A0" w:rsidRPr="00E167A0">
        <w:rPr>
          <w:rFonts w:ascii="Arial" w:hAnsi="Arial" w:cs="Arial"/>
          <w:bCs/>
          <w:sz w:val="20"/>
          <w:szCs w:val="20"/>
        </w:rPr>
        <w:t xml:space="preserve"> </w:t>
      </w:r>
      <w:r w:rsidR="00655D1D" w:rsidRPr="00E167A0">
        <w:rPr>
          <w:rFonts w:ascii="Arial" w:hAnsi="Arial" w:cs="Arial"/>
          <w:bCs/>
          <w:sz w:val="20"/>
          <w:szCs w:val="20"/>
        </w:rPr>
        <w:t xml:space="preserve"> </w:t>
      </w:r>
    </w:p>
    <w:p w14:paraId="0BADF83F" w14:textId="3D36B509" w:rsidR="00E167A0" w:rsidRDefault="002F0FF3" w:rsidP="00E167A0">
      <w:pPr>
        <w:pStyle w:val="ListParagraph"/>
        <w:numPr>
          <w:ilvl w:val="0"/>
          <w:numId w:val="26"/>
        </w:numPr>
        <w:spacing w:after="160" w:line="240" w:lineRule="auto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 xml:space="preserve">On </w:t>
      </w:r>
      <w:r w:rsidR="00655D1D" w:rsidRPr="00E167A0">
        <w:rPr>
          <w:rFonts w:ascii="Arial" w:hAnsi="Arial" w:cs="Arial"/>
          <w:bCs/>
          <w:sz w:val="20"/>
          <w:szCs w:val="20"/>
        </w:rPr>
        <w:t>surgical wards</w:t>
      </w:r>
      <w:r w:rsidR="001E19E3">
        <w:rPr>
          <w:rFonts w:ascii="Arial" w:hAnsi="Arial" w:cs="Arial"/>
          <w:bCs/>
          <w:sz w:val="20"/>
          <w:szCs w:val="20"/>
        </w:rPr>
        <w:t>,</w:t>
      </w:r>
      <w:r w:rsidR="00655D1D" w:rsidRPr="00E167A0">
        <w:rPr>
          <w:rFonts w:ascii="Arial" w:hAnsi="Arial" w:cs="Arial"/>
          <w:bCs/>
          <w:sz w:val="20"/>
          <w:szCs w:val="20"/>
        </w:rPr>
        <w:t xml:space="preserve"> </w:t>
      </w:r>
      <w:r>
        <w:rPr>
          <w:rFonts w:ascii="Arial" w:hAnsi="Arial" w:cs="Arial"/>
          <w:bCs/>
          <w:sz w:val="20"/>
          <w:szCs w:val="20"/>
        </w:rPr>
        <w:t xml:space="preserve">nurses were more likely to </w:t>
      </w:r>
      <w:r w:rsidR="00655D1D" w:rsidRPr="00E167A0">
        <w:rPr>
          <w:rFonts w:ascii="Arial" w:hAnsi="Arial" w:cs="Arial"/>
          <w:bCs/>
          <w:sz w:val="20"/>
          <w:szCs w:val="20"/>
        </w:rPr>
        <w:t>report nursing care left undone and missed breaks, and less likely to report enough staff for quality</w:t>
      </w:r>
      <w:r>
        <w:rPr>
          <w:rFonts w:ascii="Arial" w:hAnsi="Arial" w:cs="Arial"/>
          <w:bCs/>
          <w:sz w:val="20"/>
          <w:szCs w:val="20"/>
        </w:rPr>
        <w:t xml:space="preserve"> compared to </w:t>
      </w:r>
      <w:r w:rsidRPr="00E167A0">
        <w:rPr>
          <w:rFonts w:ascii="Arial" w:hAnsi="Arial" w:cs="Arial"/>
          <w:bCs/>
          <w:sz w:val="20"/>
          <w:szCs w:val="20"/>
        </w:rPr>
        <w:t>medical/mixed wards</w:t>
      </w:r>
      <w:r w:rsidR="001E19E3">
        <w:rPr>
          <w:rFonts w:ascii="Arial" w:hAnsi="Arial" w:cs="Arial"/>
          <w:bCs/>
          <w:sz w:val="20"/>
          <w:szCs w:val="20"/>
        </w:rPr>
        <w:t>.</w:t>
      </w:r>
    </w:p>
    <w:p w14:paraId="09454B81" w14:textId="7DBDB762" w:rsidR="008A4B39" w:rsidRDefault="00256E86" w:rsidP="008A4B39">
      <w:pPr>
        <w:spacing w:after="10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Costs and consequences of different approaches to setting staffing levels</w:t>
      </w:r>
    </w:p>
    <w:p w14:paraId="38E676A8" w14:textId="7736EB64" w:rsidR="00FA0848" w:rsidRDefault="006D53B0" w:rsidP="00C21C6B">
      <w:pPr>
        <w:pStyle w:val="ListParagraph"/>
        <w:spacing w:before="60" w:after="60" w:line="240" w:lineRule="auto"/>
        <w:ind w:left="0"/>
        <w:contextualSpacing w:val="0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>A</w:t>
      </w:r>
      <w:r w:rsidR="00FA0848">
        <w:rPr>
          <w:rFonts w:ascii="Arial" w:hAnsi="Arial" w:cs="Arial"/>
          <w:bCs/>
          <w:sz w:val="20"/>
          <w:szCs w:val="20"/>
        </w:rPr>
        <w:t xml:space="preserve"> computer-based</w:t>
      </w:r>
      <w:r>
        <w:rPr>
          <w:rFonts w:ascii="Arial" w:hAnsi="Arial" w:cs="Arial"/>
          <w:bCs/>
          <w:sz w:val="20"/>
          <w:szCs w:val="20"/>
        </w:rPr>
        <w:t xml:space="preserve"> </w:t>
      </w:r>
      <w:r w:rsidR="00FC2419">
        <w:rPr>
          <w:rFonts w:ascii="Arial" w:hAnsi="Arial" w:cs="Arial"/>
          <w:bCs/>
          <w:sz w:val="20"/>
          <w:szCs w:val="20"/>
        </w:rPr>
        <w:t xml:space="preserve">simulation </w:t>
      </w:r>
      <w:r w:rsidR="00FC2419" w:rsidRPr="00FC2419">
        <w:rPr>
          <w:rFonts w:ascii="Arial" w:hAnsi="Arial" w:cs="Arial"/>
          <w:bCs/>
          <w:sz w:val="20"/>
          <w:szCs w:val="20"/>
        </w:rPr>
        <w:t xml:space="preserve">model </w:t>
      </w:r>
      <w:r>
        <w:rPr>
          <w:rFonts w:ascii="Arial" w:hAnsi="Arial" w:cs="Arial"/>
          <w:bCs/>
          <w:sz w:val="20"/>
          <w:szCs w:val="20"/>
        </w:rPr>
        <w:t xml:space="preserve">was used to estimate </w:t>
      </w:r>
      <w:r w:rsidR="00FC2419" w:rsidRPr="00FC2419">
        <w:rPr>
          <w:rFonts w:ascii="Arial" w:hAnsi="Arial" w:cs="Arial"/>
          <w:bCs/>
          <w:sz w:val="20"/>
          <w:szCs w:val="20"/>
        </w:rPr>
        <w:t>the costs</w:t>
      </w:r>
      <w:r w:rsidR="00063E77">
        <w:rPr>
          <w:rFonts w:ascii="Arial" w:hAnsi="Arial" w:cs="Arial"/>
          <w:bCs/>
          <w:sz w:val="20"/>
          <w:szCs w:val="20"/>
        </w:rPr>
        <w:t xml:space="preserve"> and consequences</w:t>
      </w:r>
      <w:r w:rsidR="00FC2419" w:rsidRPr="00FC2419">
        <w:rPr>
          <w:rFonts w:ascii="Arial" w:hAnsi="Arial" w:cs="Arial"/>
          <w:bCs/>
          <w:sz w:val="20"/>
          <w:szCs w:val="20"/>
        </w:rPr>
        <w:t xml:space="preserve"> of </w:t>
      </w:r>
      <w:r w:rsidR="00154055">
        <w:rPr>
          <w:rFonts w:ascii="Arial" w:hAnsi="Arial" w:cs="Arial"/>
          <w:bCs/>
          <w:sz w:val="20"/>
          <w:szCs w:val="20"/>
        </w:rPr>
        <w:t xml:space="preserve">different approaches to </w:t>
      </w:r>
      <w:r w:rsidR="00FC2419" w:rsidRPr="00FC2419">
        <w:rPr>
          <w:rFonts w:ascii="Arial" w:hAnsi="Arial" w:cs="Arial"/>
          <w:bCs/>
          <w:sz w:val="20"/>
          <w:szCs w:val="20"/>
        </w:rPr>
        <w:t>setting the establishment using the SNCT</w:t>
      </w:r>
      <w:r w:rsidR="001E19E3">
        <w:rPr>
          <w:rFonts w:ascii="Arial" w:hAnsi="Arial" w:cs="Arial"/>
          <w:bCs/>
          <w:sz w:val="20"/>
          <w:szCs w:val="20"/>
        </w:rPr>
        <w:t>,</w:t>
      </w:r>
      <w:r w:rsidR="00DE31A0" w:rsidRPr="00DE31A0">
        <w:rPr>
          <w:rFonts w:ascii="Arial" w:hAnsi="Arial" w:cs="Arial"/>
          <w:bCs/>
          <w:sz w:val="20"/>
          <w:szCs w:val="20"/>
        </w:rPr>
        <w:t xml:space="preserve"> </w:t>
      </w:r>
      <w:r w:rsidR="00BE098A">
        <w:rPr>
          <w:rFonts w:ascii="Arial" w:hAnsi="Arial" w:cs="Arial"/>
          <w:bCs/>
          <w:sz w:val="20"/>
          <w:szCs w:val="20"/>
        </w:rPr>
        <w:t xml:space="preserve">while </w:t>
      </w:r>
      <w:r w:rsidR="00DE31A0">
        <w:rPr>
          <w:rFonts w:ascii="Arial" w:hAnsi="Arial" w:cs="Arial"/>
          <w:bCs/>
          <w:sz w:val="20"/>
          <w:szCs w:val="20"/>
        </w:rPr>
        <w:t xml:space="preserve">using </w:t>
      </w:r>
      <w:r w:rsidR="00DE31A0" w:rsidRPr="00063E77">
        <w:rPr>
          <w:rFonts w:ascii="Arial" w:hAnsi="Arial" w:cs="Arial"/>
          <w:bCs/>
          <w:sz w:val="20"/>
          <w:szCs w:val="20"/>
        </w:rPr>
        <w:t xml:space="preserve">redeployment </w:t>
      </w:r>
      <w:r w:rsidR="00DE31A0">
        <w:rPr>
          <w:rFonts w:ascii="Arial" w:hAnsi="Arial" w:cs="Arial"/>
          <w:bCs/>
          <w:sz w:val="20"/>
          <w:szCs w:val="20"/>
        </w:rPr>
        <w:t xml:space="preserve">between wards </w:t>
      </w:r>
      <w:r w:rsidR="00DE31A0" w:rsidRPr="00063E77">
        <w:rPr>
          <w:rFonts w:ascii="Arial" w:hAnsi="Arial" w:cs="Arial"/>
          <w:bCs/>
          <w:sz w:val="20"/>
          <w:szCs w:val="20"/>
        </w:rPr>
        <w:t>and temporary staff</w:t>
      </w:r>
      <w:r w:rsidR="006A7A22">
        <w:rPr>
          <w:rFonts w:ascii="Arial" w:hAnsi="Arial" w:cs="Arial"/>
          <w:bCs/>
          <w:sz w:val="20"/>
          <w:szCs w:val="20"/>
        </w:rPr>
        <w:t xml:space="preserve"> (flexible staffing) </w:t>
      </w:r>
      <w:r w:rsidR="00DE31A0">
        <w:rPr>
          <w:rFonts w:ascii="Arial" w:hAnsi="Arial" w:cs="Arial"/>
          <w:bCs/>
          <w:sz w:val="20"/>
          <w:szCs w:val="20"/>
        </w:rPr>
        <w:t xml:space="preserve">to </w:t>
      </w:r>
      <w:r w:rsidR="00BE098A">
        <w:rPr>
          <w:rFonts w:ascii="Arial" w:hAnsi="Arial" w:cs="Arial"/>
          <w:bCs/>
          <w:sz w:val="20"/>
          <w:szCs w:val="20"/>
        </w:rPr>
        <w:t>make up any shortfalls wherever possible</w:t>
      </w:r>
      <w:r w:rsidR="00FC2419" w:rsidRPr="00FC2419">
        <w:rPr>
          <w:rFonts w:ascii="Arial" w:hAnsi="Arial" w:cs="Arial"/>
          <w:bCs/>
          <w:sz w:val="20"/>
          <w:szCs w:val="20"/>
        </w:rPr>
        <w:t xml:space="preserve">. </w:t>
      </w:r>
      <w:r w:rsidR="00063E77" w:rsidRPr="00063E77">
        <w:rPr>
          <w:rFonts w:ascii="Arial" w:hAnsi="Arial" w:cs="Arial"/>
          <w:bCs/>
          <w:sz w:val="20"/>
          <w:szCs w:val="20"/>
        </w:rPr>
        <w:t>When baseline staffing was set to meet the average demand</w:t>
      </w:r>
      <w:r w:rsidR="00FA0848">
        <w:rPr>
          <w:rFonts w:ascii="Arial" w:hAnsi="Arial" w:cs="Arial"/>
          <w:bCs/>
          <w:sz w:val="20"/>
          <w:szCs w:val="20"/>
        </w:rPr>
        <w:t xml:space="preserve"> (which is </w:t>
      </w:r>
      <w:r w:rsidR="002C08D2">
        <w:rPr>
          <w:rFonts w:ascii="Arial" w:hAnsi="Arial" w:cs="Arial"/>
          <w:bCs/>
          <w:sz w:val="20"/>
          <w:szCs w:val="20"/>
        </w:rPr>
        <w:t>the approach taken by most tools</w:t>
      </w:r>
      <w:r w:rsidR="00FA0848">
        <w:rPr>
          <w:rFonts w:ascii="Arial" w:hAnsi="Arial" w:cs="Arial"/>
          <w:bCs/>
          <w:sz w:val="20"/>
          <w:szCs w:val="20"/>
        </w:rPr>
        <w:t xml:space="preserve"> including </w:t>
      </w:r>
      <w:r w:rsidR="00BA7154">
        <w:rPr>
          <w:rFonts w:ascii="Arial" w:hAnsi="Arial" w:cs="Arial"/>
          <w:bCs/>
          <w:sz w:val="20"/>
          <w:szCs w:val="20"/>
        </w:rPr>
        <w:t xml:space="preserve">the </w:t>
      </w:r>
      <w:r w:rsidR="00FA0848">
        <w:rPr>
          <w:rFonts w:ascii="Arial" w:hAnsi="Arial" w:cs="Arial"/>
          <w:bCs/>
          <w:sz w:val="20"/>
          <w:szCs w:val="20"/>
        </w:rPr>
        <w:t>SNCT)</w:t>
      </w:r>
      <w:r w:rsidR="00063E77" w:rsidRPr="00063E77">
        <w:rPr>
          <w:rFonts w:ascii="Arial" w:hAnsi="Arial" w:cs="Arial"/>
          <w:bCs/>
          <w:sz w:val="20"/>
          <w:szCs w:val="20"/>
        </w:rPr>
        <w:t xml:space="preserve">, </w:t>
      </w:r>
      <w:r w:rsidR="00BA7154">
        <w:rPr>
          <w:rFonts w:ascii="Arial" w:hAnsi="Arial" w:cs="Arial"/>
          <w:bCs/>
          <w:sz w:val="20"/>
          <w:szCs w:val="20"/>
        </w:rPr>
        <w:t xml:space="preserve">overall </w:t>
      </w:r>
      <w:r w:rsidR="00063E77" w:rsidRPr="00063E77">
        <w:rPr>
          <w:rFonts w:ascii="Arial" w:hAnsi="Arial" w:cs="Arial"/>
          <w:bCs/>
          <w:sz w:val="20"/>
          <w:szCs w:val="20"/>
        </w:rPr>
        <w:t xml:space="preserve">32% of patient shifts were understaffed by more than 15% </w:t>
      </w:r>
      <w:r w:rsidR="002C08D2">
        <w:rPr>
          <w:rFonts w:ascii="Arial" w:hAnsi="Arial" w:cs="Arial"/>
          <w:bCs/>
          <w:sz w:val="20"/>
          <w:szCs w:val="20"/>
        </w:rPr>
        <w:t xml:space="preserve">even </w:t>
      </w:r>
      <w:r w:rsidR="00063E77" w:rsidRPr="00063E77">
        <w:rPr>
          <w:rFonts w:ascii="Arial" w:hAnsi="Arial" w:cs="Arial"/>
          <w:bCs/>
          <w:sz w:val="20"/>
          <w:szCs w:val="20"/>
        </w:rPr>
        <w:t xml:space="preserve">after redeployment and hiring from a limited pool of temporary staff. </w:t>
      </w:r>
    </w:p>
    <w:p w14:paraId="63B8224C" w14:textId="47AC8177" w:rsidR="00063E77" w:rsidRDefault="00FA0848" w:rsidP="00C21C6B">
      <w:pPr>
        <w:pStyle w:val="ListParagraph"/>
        <w:spacing w:before="60" w:after="60" w:line="240" w:lineRule="auto"/>
        <w:ind w:left="0"/>
        <w:contextualSpacing w:val="0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Cs/>
          <w:sz w:val="20"/>
          <w:szCs w:val="20"/>
        </w:rPr>
        <w:t>In contrast, staffing with ‘h</w:t>
      </w:r>
      <w:r w:rsidR="00BE098A" w:rsidRPr="00445E90">
        <w:rPr>
          <w:rFonts w:ascii="Arial" w:hAnsi="Arial" w:cs="Arial"/>
          <w:bCs/>
          <w:sz w:val="20"/>
          <w:szCs w:val="20"/>
        </w:rPr>
        <w:t xml:space="preserve">igh’ </w:t>
      </w:r>
      <w:r w:rsidR="00BE098A">
        <w:rPr>
          <w:rFonts w:ascii="Arial" w:hAnsi="Arial" w:cs="Arial"/>
          <w:bCs/>
          <w:sz w:val="20"/>
          <w:szCs w:val="20"/>
        </w:rPr>
        <w:t xml:space="preserve">baseline </w:t>
      </w:r>
      <w:r w:rsidR="00BE098A" w:rsidRPr="00445E90">
        <w:rPr>
          <w:rFonts w:ascii="Arial" w:hAnsi="Arial" w:cs="Arial"/>
          <w:bCs/>
          <w:sz w:val="20"/>
          <w:szCs w:val="20"/>
        </w:rPr>
        <w:t xml:space="preserve">establishments, </w:t>
      </w:r>
      <w:r>
        <w:rPr>
          <w:rFonts w:ascii="Arial" w:hAnsi="Arial" w:cs="Arial"/>
          <w:bCs/>
          <w:sz w:val="20"/>
          <w:szCs w:val="20"/>
        </w:rPr>
        <w:t>(</w:t>
      </w:r>
      <w:r w:rsidR="00BE098A" w:rsidRPr="00445E90">
        <w:rPr>
          <w:rFonts w:ascii="Arial" w:hAnsi="Arial" w:cs="Arial"/>
          <w:bCs/>
          <w:sz w:val="20"/>
          <w:szCs w:val="20"/>
        </w:rPr>
        <w:t xml:space="preserve">set to meet need </w:t>
      </w:r>
      <w:r w:rsidR="00BA7154">
        <w:rPr>
          <w:rFonts w:ascii="Arial" w:hAnsi="Arial" w:cs="Arial"/>
          <w:bCs/>
          <w:sz w:val="20"/>
          <w:szCs w:val="20"/>
        </w:rPr>
        <w:t>90</w:t>
      </w:r>
      <w:r>
        <w:rPr>
          <w:rFonts w:ascii="Arial" w:hAnsi="Arial" w:cs="Arial"/>
          <w:bCs/>
          <w:sz w:val="20"/>
          <w:szCs w:val="20"/>
        </w:rPr>
        <w:t xml:space="preserve">% </w:t>
      </w:r>
      <w:r w:rsidR="00BE098A" w:rsidRPr="00445E90">
        <w:rPr>
          <w:rFonts w:ascii="Arial" w:hAnsi="Arial" w:cs="Arial"/>
          <w:bCs/>
          <w:sz w:val="20"/>
          <w:szCs w:val="20"/>
        </w:rPr>
        <w:t>of the time</w:t>
      </w:r>
      <w:r>
        <w:rPr>
          <w:rFonts w:ascii="Arial" w:hAnsi="Arial" w:cs="Arial"/>
          <w:bCs/>
          <w:sz w:val="20"/>
          <w:szCs w:val="20"/>
        </w:rPr>
        <w:t>)</w:t>
      </w:r>
      <w:r w:rsidR="00E54F90">
        <w:rPr>
          <w:rFonts w:ascii="Arial" w:hAnsi="Arial" w:cs="Arial"/>
          <w:bCs/>
          <w:sz w:val="20"/>
          <w:szCs w:val="20"/>
        </w:rPr>
        <w:t>,</w:t>
      </w:r>
      <w:r w:rsidR="00BE098A" w:rsidRPr="00063E77">
        <w:rPr>
          <w:rFonts w:ascii="Arial" w:hAnsi="Arial" w:cs="Arial"/>
          <w:bCs/>
          <w:sz w:val="20"/>
          <w:szCs w:val="20"/>
        </w:rPr>
        <w:t xml:space="preserve"> </w:t>
      </w:r>
      <w:r w:rsidR="009D7077">
        <w:rPr>
          <w:rFonts w:ascii="Arial" w:hAnsi="Arial" w:cs="Arial"/>
          <w:bCs/>
          <w:sz w:val="20"/>
          <w:szCs w:val="20"/>
        </w:rPr>
        <w:t xml:space="preserve">resulted in fewer understaffed </w:t>
      </w:r>
      <w:r w:rsidR="00063E77" w:rsidRPr="00063E77">
        <w:rPr>
          <w:rFonts w:ascii="Arial" w:hAnsi="Arial" w:cs="Arial"/>
          <w:bCs/>
          <w:sz w:val="20"/>
          <w:szCs w:val="20"/>
        </w:rPr>
        <w:t>patient shifts</w:t>
      </w:r>
      <w:r w:rsidR="009D7077">
        <w:rPr>
          <w:rFonts w:ascii="Arial" w:hAnsi="Arial" w:cs="Arial"/>
          <w:bCs/>
          <w:sz w:val="20"/>
          <w:szCs w:val="20"/>
        </w:rPr>
        <w:t xml:space="preserve"> - </w:t>
      </w:r>
      <w:r w:rsidR="009D7077" w:rsidRPr="00063E77">
        <w:rPr>
          <w:rFonts w:ascii="Arial" w:hAnsi="Arial" w:cs="Arial"/>
          <w:bCs/>
          <w:sz w:val="20"/>
          <w:szCs w:val="20"/>
        </w:rPr>
        <w:t>21%</w:t>
      </w:r>
      <w:r w:rsidR="00BA7154">
        <w:rPr>
          <w:rFonts w:ascii="Arial" w:hAnsi="Arial" w:cs="Arial"/>
          <w:bCs/>
          <w:sz w:val="20"/>
          <w:szCs w:val="20"/>
        </w:rPr>
        <w:t xml:space="preserve">. </w:t>
      </w:r>
      <w:r w:rsidR="006A7A22">
        <w:rPr>
          <w:rFonts w:ascii="Arial" w:hAnsi="Arial" w:cs="Arial"/>
          <w:bCs/>
          <w:sz w:val="20"/>
          <w:szCs w:val="20"/>
        </w:rPr>
        <w:t>Using</w:t>
      </w:r>
      <w:r w:rsidR="009D7077">
        <w:rPr>
          <w:rFonts w:ascii="Arial" w:hAnsi="Arial" w:cs="Arial"/>
          <w:bCs/>
          <w:sz w:val="20"/>
          <w:szCs w:val="20"/>
        </w:rPr>
        <w:t xml:space="preserve"> </w:t>
      </w:r>
      <w:r w:rsidR="006A7A22">
        <w:rPr>
          <w:rFonts w:ascii="Arial" w:hAnsi="Arial" w:cs="Arial"/>
          <w:bCs/>
          <w:sz w:val="20"/>
          <w:szCs w:val="20"/>
        </w:rPr>
        <w:t xml:space="preserve">lower establishments greatly increased </w:t>
      </w:r>
      <w:r w:rsidR="00063E77" w:rsidRPr="00063E77">
        <w:rPr>
          <w:rFonts w:ascii="Arial" w:hAnsi="Arial" w:cs="Arial"/>
          <w:bCs/>
          <w:sz w:val="20"/>
          <w:szCs w:val="20"/>
        </w:rPr>
        <w:t xml:space="preserve">the risk of critical understaffing unless </w:t>
      </w:r>
      <w:r w:rsidR="00BE098A">
        <w:rPr>
          <w:rFonts w:ascii="Arial" w:hAnsi="Arial" w:cs="Arial"/>
          <w:bCs/>
          <w:sz w:val="20"/>
          <w:szCs w:val="20"/>
        </w:rPr>
        <w:t xml:space="preserve">the availability of </w:t>
      </w:r>
      <w:r w:rsidR="00063E77" w:rsidRPr="00063E77">
        <w:rPr>
          <w:rFonts w:ascii="Arial" w:hAnsi="Arial" w:cs="Arial"/>
          <w:bCs/>
          <w:sz w:val="20"/>
          <w:szCs w:val="20"/>
        </w:rPr>
        <w:t xml:space="preserve">temporary staff </w:t>
      </w:r>
      <w:r w:rsidR="009D7077">
        <w:rPr>
          <w:rFonts w:ascii="Arial" w:hAnsi="Arial" w:cs="Arial"/>
          <w:bCs/>
          <w:sz w:val="20"/>
          <w:szCs w:val="20"/>
        </w:rPr>
        <w:t xml:space="preserve">(such as agency) </w:t>
      </w:r>
      <w:r w:rsidR="002C08D2" w:rsidRPr="00063E77">
        <w:rPr>
          <w:rFonts w:ascii="Arial" w:hAnsi="Arial" w:cs="Arial"/>
          <w:bCs/>
          <w:sz w:val="20"/>
          <w:szCs w:val="20"/>
        </w:rPr>
        <w:t>w</w:t>
      </w:r>
      <w:r w:rsidR="002C08D2">
        <w:rPr>
          <w:rFonts w:ascii="Arial" w:hAnsi="Arial" w:cs="Arial"/>
          <w:bCs/>
          <w:sz w:val="20"/>
          <w:szCs w:val="20"/>
        </w:rPr>
        <w:t>as</w:t>
      </w:r>
      <w:r w:rsidR="002C08D2" w:rsidRPr="00063E77">
        <w:rPr>
          <w:rFonts w:ascii="Arial" w:hAnsi="Arial" w:cs="Arial"/>
          <w:bCs/>
          <w:sz w:val="20"/>
          <w:szCs w:val="20"/>
        </w:rPr>
        <w:t xml:space="preserve"> </w:t>
      </w:r>
      <w:r w:rsidR="00063E77" w:rsidRPr="00063E77">
        <w:rPr>
          <w:rFonts w:ascii="Arial" w:hAnsi="Arial" w:cs="Arial"/>
          <w:bCs/>
          <w:sz w:val="20"/>
          <w:szCs w:val="20"/>
        </w:rPr>
        <w:t>unlimited</w:t>
      </w:r>
      <w:r w:rsidR="009D7077">
        <w:rPr>
          <w:rFonts w:ascii="Arial" w:hAnsi="Arial" w:cs="Arial"/>
          <w:bCs/>
          <w:sz w:val="20"/>
          <w:szCs w:val="20"/>
        </w:rPr>
        <w:t>,</w:t>
      </w:r>
      <w:r w:rsidR="00154055">
        <w:rPr>
          <w:rFonts w:ascii="Arial" w:hAnsi="Arial" w:cs="Arial"/>
          <w:bCs/>
          <w:sz w:val="20"/>
          <w:szCs w:val="20"/>
        </w:rPr>
        <w:t xml:space="preserve"> in which case costs were high</w:t>
      </w:r>
      <w:r w:rsidR="00063E77" w:rsidRPr="00063E77">
        <w:rPr>
          <w:rFonts w:ascii="Arial" w:hAnsi="Arial" w:cs="Arial"/>
          <w:bCs/>
          <w:sz w:val="20"/>
          <w:szCs w:val="20"/>
        </w:rPr>
        <w:t>.</w:t>
      </w:r>
    </w:p>
    <w:p w14:paraId="5D1F18CA" w14:textId="40043652" w:rsidR="00C7480A" w:rsidRPr="009B0797" w:rsidRDefault="00154055" w:rsidP="00C21C6B">
      <w:pPr>
        <w:pStyle w:val="ListParagraph"/>
        <w:spacing w:before="60" w:after="60" w:line="240" w:lineRule="auto"/>
        <w:ind w:left="0"/>
        <w:contextualSpacing w:val="0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 xml:space="preserve">Using published data on the association </w:t>
      </w:r>
      <w:r w:rsidR="001E19E3">
        <w:rPr>
          <w:rFonts w:ascii="Arial" w:hAnsi="Arial" w:cs="Arial"/>
          <w:bCs/>
          <w:sz w:val="20"/>
          <w:szCs w:val="20"/>
        </w:rPr>
        <w:t xml:space="preserve">between </w:t>
      </w:r>
      <w:r>
        <w:rPr>
          <w:rFonts w:ascii="Arial" w:hAnsi="Arial" w:cs="Arial"/>
          <w:bCs/>
          <w:sz w:val="20"/>
          <w:szCs w:val="20"/>
        </w:rPr>
        <w:t xml:space="preserve">low staffing and outcomes, the study </w:t>
      </w:r>
      <w:r w:rsidR="001E19E3">
        <w:rPr>
          <w:rFonts w:ascii="Arial" w:hAnsi="Arial" w:cs="Arial"/>
          <w:bCs/>
          <w:sz w:val="20"/>
          <w:szCs w:val="20"/>
        </w:rPr>
        <w:t>assessed the relative cost-effectiveness of different approaches. S</w:t>
      </w:r>
      <w:r w:rsidR="006D53B0">
        <w:rPr>
          <w:rFonts w:ascii="Arial" w:hAnsi="Arial" w:cs="Arial"/>
          <w:bCs/>
          <w:sz w:val="20"/>
          <w:szCs w:val="20"/>
        </w:rPr>
        <w:t>etting the establishment to meet demand most of the time</w:t>
      </w:r>
      <w:r w:rsidR="00445E90" w:rsidRPr="00445E90">
        <w:rPr>
          <w:rFonts w:ascii="Arial" w:hAnsi="Arial" w:cs="Arial"/>
          <w:bCs/>
          <w:sz w:val="20"/>
          <w:szCs w:val="20"/>
        </w:rPr>
        <w:t xml:space="preserve"> </w:t>
      </w:r>
      <w:r w:rsidR="009D7077">
        <w:rPr>
          <w:rFonts w:ascii="Arial" w:hAnsi="Arial" w:cs="Arial"/>
          <w:bCs/>
          <w:sz w:val="20"/>
          <w:szCs w:val="20"/>
        </w:rPr>
        <w:t xml:space="preserve">(the high baseline model) </w:t>
      </w:r>
      <w:r w:rsidR="002C08D2">
        <w:rPr>
          <w:rFonts w:ascii="Arial" w:hAnsi="Arial" w:cs="Arial"/>
          <w:bCs/>
          <w:sz w:val="20"/>
          <w:szCs w:val="20"/>
        </w:rPr>
        <w:t>would</w:t>
      </w:r>
      <w:r w:rsidR="00BA7154">
        <w:rPr>
          <w:rFonts w:ascii="Arial" w:hAnsi="Arial" w:cs="Arial"/>
          <w:bCs/>
          <w:sz w:val="20"/>
          <w:szCs w:val="20"/>
        </w:rPr>
        <w:t xml:space="preserve"> have le</w:t>
      </w:r>
      <w:r w:rsidR="002C08D2">
        <w:rPr>
          <w:rFonts w:ascii="Arial" w:hAnsi="Arial" w:cs="Arial"/>
          <w:bCs/>
          <w:sz w:val="20"/>
          <w:szCs w:val="20"/>
        </w:rPr>
        <w:t>d to</w:t>
      </w:r>
      <w:r w:rsidR="00445E90" w:rsidRPr="00445E90">
        <w:rPr>
          <w:rFonts w:ascii="Arial" w:hAnsi="Arial" w:cs="Arial"/>
          <w:bCs/>
          <w:sz w:val="20"/>
          <w:szCs w:val="20"/>
        </w:rPr>
        <w:t xml:space="preserve"> substantial decreases in bed </w:t>
      </w:r>
      <w:r w:rsidR="002C08D2">
        <w:rPr>
          <w:rFonts w:ascii="Arial" w:hAnsi="Arial" w:cs="Arial"/>
          <w:bCs/>
          <w:sz w:val="20"/>
          <w:szCs w:val="20"/>
        </w:rPr>
        <w:t>use</w:t>
      </w:r>
      <w:r w:rsidR="002C08D2" w:rsidRPr="00445E90">
        <w:rPr>
          <w:rFonts w:ascii="Arial" w:hAnsi="Arial" w:cs="Arial"/>
          <w:bCs/>
          <w:sz w:val="20"/>
          <w:szCs w:val="20"/>
        </w:rPr>
        <w:t xml:space="preserve"> </w:t>
      </w:r>
      <w:r w:rsidR="00445E90" w:rsidRPr="00445E90">
        <w:rPr>
          <w:rFonts w:ascii="Arial" w:hAnsi="Arial" w:cs="Arial"/>
          <w:bCs/>
          <w:sz w:val="20"/>
          <w:szCs w:val="20"/>
        </w:rPr>
        <w:t xml:space="preserve">(1.2%) and mortality risk (4.5%) with a net cost of £9,506 </w:t>
      </w:r>
      <w:r w:rsidR="006D53B0">
        <w:rPr>
          <w:rFonts w:ascii="Arial" w:hAnsi="Arial" w:cs="Arial"/>
          <w:bCs/>
          <w:sz w:val="20"/>
          <w:szCs w:val="20"/>
        </w:rPr>
        <w:t xml:space="preserve">per life saved </w:t>
      </w:r>
      <w:r w:rsidR="00445E90" w:rsidRPr="00445E90">
        <w:rPr>
          <w:rFonts w:ascii="Arial" w:hAnsi="Arial" w:cs="Arial"/>
          <w:bCs/>
          <w:sz w:val="20"/>
          <w:szCs w:val="20"/>
        </w:rPr>
        <w:t>(accounting for</w:t>
      </w:r>
      <w:r w:rsidR="006D53B0">
        <w:rPr>
          <w:rFonts w:ascii="Arial" w:hAnsi="Arial" w:cs="Arial"/>
          <w:bCs/>
          <w:sz w:val="20"/>
          <w:szCs w:val="20"/>
        </w:rPr>
        <w:t xml:space="preserve"> staff costs</w:t>
      </w:r>
      <w:r w:rsidR="00445E90" w:rsidRPr="00445E90">
        <w:rPr>
          <w:rFonts w:ascii="Arial" w:hAnsi="Arial" w:cs="Arial"/>
          <w:bCs/>
          <w:sz w:val="20"/>
          <w:szCs w:val="20"/>
        </w:rPr>
        <w:t xml:space="preserve"> </w:t>
      </w:r>
      <w:r w:rsidR="006D53B0">
        <w:rPr>
          <w:rFonts w:ascii="Arial" w:hAnsi="Arial" w:cs="Arial"/>
          <w:bCs/>
          <w:sz w:val="20"/>
          <w:szCs w:val="20"/>
        </w:rPr>
        <w:t>and</w:t>
      </w:r>
      <w:r w:rsidR="00445E90" w:rsidRPr="00445E90">
        <w:rPr>
          <w:rFonts w:ascii="Arial" w:hAnsi="Arial" w:cs="Arial"/>
          <w:bCs/>
          <w:sz w:val="20"/>
          <w:szCs w:val="20"/>
        </w:rPr>
        <w:t xml:space="preserve"> days saved)</w:t>
      </w:r>
      <w:r w:rsidR="006D53B0">
        <w:rPr>
          <w:rFonts w:ascii="Arial" w:hAnsi="Arial" w:cs="Arial"/>
          <w:bCs/>
          <w:sz w:val="20"/>
          <w:szCs w:val="20"/>
        </w:rPr>
        <w:t xml:space="preserve"> when compared to establishments set to meet average demand</w:t>
      </w:r>
      <w:r w:rsidR="00445E90" w:rsidRPr="00445E90">
        <w:rPr>
          <w:rFonts w:ascii="Arial" w:hAnsi="Arial" w:cs="Arial"/>
          <w:bCs/>
          <w:sz w:val="20"/>
          <w:szCs w:val="20"/>
        </w:rPr>
        <w:t xml:space="preserve">. </w:t>
      </w:r>
    </w:p>
    <w:p w14:paraId="3A2B71EB" w14:textId="77777777" w:rsidR="00BA7154" w:rsidRDefault="00BA7154" w:rsidP="00C21C6B">
      <w:pPr>
        <w:pStyle w:val="ListParagraph"/>
        <w:spacing w:before="60" w:after="60" w:line="240" w:lineRule="auto"/>
        <w:ind w:left="0"/>
        <w:contextualSpacing w:val="0"/>
        <w:jc w:val="both"/>
        <w:rPr>
          <w:rFonts w:ascii="Arial" w:hAnsi="Arial" w:cs="Arial"/>
          <w:b/>
          <w:bCs/>
          <w:sz w:val="24"/>
          <w:szCs w:val="24"/>
        </w:rPr>
      </w:pPr>
    </w:p>
    <w:p w14:paraId="68CC2AA0" w14:textId="6AF0FD1F" w:rsidR="00DC4981" w:rsidRDefault="008A4B39" w:rsidP="00C21C6B">
      <w:pPr>
        <w:pStyle w:val="ListParagraph"/>
        <w:spacing w:before="60" w:after="60" w:line="240" w:lineRule="auto"/>
        <w:ind w:left="0"/>
        <w:contextualSpacing w:val="0"/>
        <w:jc w:val="both"/>
        <w:rPr>
          <w:rFonts w:ascii="Arial" w:hAnsi="Arial" w:cs="Arial"/>
          <w:b/>
          <w:sz w:val="24"/>
          <w:szCs w:val="24"/>
        </w:rPr>
      </w:pPr>
      <w:r w:rsidRPr="008A4B39">
        <w:rPr>
          <w:rFonts w:ascii="Arial" w:hAnsi="Arial" w:cs="Arial"/>
          <w:b/>
          <w:bCs/>
          <w:sz w:val="24"/>
          <w:szCs w:val="24"/>
        </w:rPr>
        <w:t>Conclusions</w:t>
      </w:r>
    </w:p>
    <w:p w14:paraId="4E3D563D" w14:textId="31CC73AE" w:rsidR="00502B65" w:rsidRDefault="00502B65" w:rsidP="00063E77">
      <w:pPr>
        <w:spacing w:after="200" w:line="240" w:lineRule="auto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 xml:space="preserve">The </w:t>
      </w:r>
      <w:r w:rsidRPr="006253EC">
        <w:rPr>
          <w:rFonts w:ascii="Arial" w:hAnsi="Arial" w:cs="Arial"/>
          <w:bCs/>
          <w:sz w:val="20"/>
          <w:szCs w:val="20"/>
        </w:rPr>
        <w:t xml:space="preserve">SNCT helps hospitals predict </w:t>
      </w:r>
      <w:r>
        <w:rPr>
          <w:rFonts w:ascii="Arial" w:hAnsi="Arial" w:cs="Arial"/>
          <w:bCs/>
          <w:sz w:val="20"/>
          <w:szCs w:val="20"/>
        </w:rPr>
        <w:t>staffing</w:t>
      </w:r>
      <w:r w:rsidRPr="006253EC">
        <w:rPr>
          <w:rFonts w:ascii="Arial" w:hAnsi="Arial" w:cs="Arial"/>
          <w:bCs/>
          <w:sz w:val="20"/>
          <w:szCs w:val="20"/>
        </w:rPr>
        <w:t xml:space="preserve"> requirements but </w:t>
      </w:r>
      <w:r w:rsidR="003E320B">
        <w:rPr>
          <w:rFonts w:ascii="Arial" w:hAnsi="Arial" w:cs="Arial"/>
          <w:bCs/>
          <w:sz w:val="20"/>
          <w:szCs w:val="20"/>
        </w:rPr>
        <w:t xml:space="preserve">nonetheless has limitations, and </w:t>
      </w:r>
      <w:r w:rsidRPr="006253EC">
        <w:rPr>
          <w:rFonts w:ascii="Arial" w:hAnsi="Arial" w:cs="Arial"/>
          <w:bCs/>
          <w:sz w:val="20"/>
          <w:szCs w:val="20"/>
        </w:rPr>
        <w:t xml:space="preserve">cannot replace professional </w:t>
      </w:r>
      <w:r>
        <w:rPr>
          <w:rFonts w:ascii="Arial" w:hAnsi="Arial" w:cs="Arial"/>
          <w:bCs/>
          <w:sz w:val="20"/>
          <w:szCs w:val="20"/>
        </w:rPr>
        <w:t xml:space="preserve">judgements. Factors other than patients’ acuity and dependency are also important for determining staffing levels. The </w:t>
      </w:r>
      <w:r w:rsidRPr="006253EC">
        <w:rPr>
          <w:rFonts w:ascii="Arial" w:hAnsi="Arial" w:cs="Arial"/>
          <w:bCs/>
          <w:sz w:val="20"/>
          <w:szCs w:val="20"/>
        </w:rPr>
        <w:t xml:space="preserve">SNCT seems to </w:t>
      </w:r>
      <w:r w:rsidR="00BA7154">
        <w:rPr>
          <w:rFonts w:ascii="Arial" w:hAnsi="Arial" w:cs="Arial"/>
          <w:bCs/>
          <w:sz w:val="20"/>
          <w:szCs w:val="20"/>
        </w:rPr>
        <w:t xml:space="preserve">work </w:t>
      </w:r>
      <w:r w:rsidR="00BA7154" w:rsidRPr="006253EC">
        <w:rPr>
          <w:rFonts w:ascii="Arial" w:hAnsi="Arial" w:cs="Arial"/>
          <w:bCs/>
          <w:sz w:val="20"/>
          <w:szCs w:val="20"/>
        </w:rPr>
        <w:t>better</w:t>
      </w:r>
      <w:r w:rsidRPr="006253EC">
        <w:rPr>
          <w:rFonts w:ascii="Arial" w:hAnsi="Arial" w:cs="Arial"/>
          <w:bCs/>
          <w:sz w:val="20"/>
          <w:szCs w:val="20"/>
        </w:rPr>
        <w:t xml:space="preserve"> in some wards </w:t>
      </w:r>
      <w:r w:rsidR="00FE6A7D">
        <w:rPr>
          <w:rFonts w:ascii="Arial" w:hAnsi="Arial" w:cs="Arial"/>
          <w:bCs/>
          <w:sz w:val="20"/>
          <w:szCs w:val="20"/>
        </w:rPr>
        <w:t xml:space="preserve">and hospital types </w:t>
      </w:r>
      <w:r w:rsidRPr="006253EC">
        <w:rPr>
          <w:rFonts w:ascii="Arial" w:hAnsi="Arial" w:cs="Arial"/>
          <w:bCs/>
          <w:sz w:val="20"/>
          <w:szCs w:val="20"/>
        </w:rPr>
        <w:t>than in others</w:t>
      </w:r>
      <w:r>
        <w:rPr>
          <w:rFonts w:ascii="Arial" w:hAnsi="Arial" w:cs="Arial"/>
          <w:bCs/>
          <w:sz w:val="20"/>
          <w:szCs w:val="20"/>
        </w:rPr>
        <w:t xml:space="preserve">. </w:t>
      </w:r>
    </w:p>
    <w:p w14:paraId="1F2E74CA" w14:textId="3964CBF3" w:rsidR="006253EC" w:rsidRDefault="006A7A22" w:rsidP="00063E77">
      <w:pPr>
        <w:spacing w:after="200" w:line="240" w:lineRule="auto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 xml:space="preserve">The SNCT can be used to guide flexible staffing but only in conjunction with sufficient baseline establishments. </w:t>
      </w:r>
      <w:r w:rsidR="006253EC" w:rsidRPr="006253EC">
        <w:rPr>
          <w:rFonts w:ascii="Arial" w:hAnsi="Arial" w:cs="Arial"/>
          <w:bCs/>
          <w:sz w:val="20"/>
          <w:szCs w:val="20"/>
        </w:rPr>
        <w:t>Routinely scheduling high</w:t>
      </w:r>
      <w:r w:rsidR="002C08D2">
        <w:rPr>
          <w:rFonts w:ascii="Arial" w:hAnsi="Arial" w:cs="Arial"/>
          <w:bCs/>
          <w:sz w:val="20"/>
          <w:szCs w:val="20"/>
        </w:rPr>
        <w:t>er</w:t>
      </w:r>
      <w:r w:rsidR="006253EC" w:rsidRPr="006253EC">
        <w:rPr>
          <w:rFonts w:ascii="Arial" w:hAnsi="Arial" w:cs="Arial"/>
          <w:bCs/>
          <w:sz w:val="20"/>
          <w:szCs w:val="20"/>
        </w:rPr>
        <w:t xml:space="preserve"> numbers of staff </w:t>
      </w:r>
      <w:r w:rsidR="00502B65">
        <w:rPr>
          <w:rFonts w:ascii="Arial" w:hAnsi="Arial" w:cs="Arial"/>
          <w:bCs/>
          <w:sz w:val="20"/>
          <w:szCs w:val="20"/>
        </w:rPr>
        <w:t>than currently recommended could</w:t>
      </w:r>
      <w:r w:rsidR="006253EC" w:rsidRPr="006253EC">
        <w:rPr>
          <w:rFonts w:ascii="Arial" w:hAnsi="Arial" w:cs="Arial"/>
          <w:bCs/>
          <w:sz w:val="20"/>
          <w:szCs w:val="20"/>
        </w:rPr>
        <w:t xml:space="preserve"> be cost-effective</w:t>
      </w:r>
      <w:r w:rsidR="006253EC">
        <w:rPr>
          <w:rFonts w:ascii="Arial" w:hAnsi="Arial" w:cs="Arial"/>
          <w:bCs/>
          <w:sz w:val="20"/>
          <w:szCs w:val="20"/>
        </w:rPr>
        <w:t xml:space="preserve">. </w:t>
      </w:r>
      <w:r w:rsidR="00063E77">
        <w:rPr>
          <w:rFonts w:ascii="Arial" w:hAnsi="Arial" w:cs="Arial"/>
          <w:bCs/>
          <w:sz w:val="20"/>
          <w:szCs w:val="20"/>
        </w:rPr>
        <w:t>In contrast, s</w:t>
      </w:r>
      <w:r w:rsidR="00063E77" w:rsidRPr="00FC2419">
        <w:rPr>
          <w:rFonts w:ascii="Arial" w:hAnsi="Arial" w:cs="Arial"/>
          <w:bCs/>
          <w:sz w:val="20"/>
          <w:szCs w:val="20"/>
        </w:rPr>
        <w:t xml:space="preserve">cheduling a </w:t>
      </w:r>
      <w:r w:rsidR="00502B65">
        <w:rPr>
          <w:rFonts w:ascii="Arial" w:hAnsi="Arial" w:cs="Arial"/>
          <w:bCs/>
          <w:sz w:val="20"/>
          <w:szCs w:val="20"/>
        </w:rPr>
        <w:t>lower</w:t>
      </w:r>
      <w:r w:rsidR="00502B65" w:rsidRPr="00FC2419">
        <w:rPr>
          <w:rFonts w:ascii="Arial" w:hAnsi="Arial" w:cs="Arial"/>
          <w:bCs/>
          <w:sz w:val="20"/>
          <w:szCs w:val="20"/>
        </w:rPr>
        <w:t xml:space="preserve"> </w:t>
      </w:r>
      <w:r w:rsidR="00063E77" w:rsidRPr="00FC2419">
        <w:rPr>
          <w:rFonts w:ascii="Arial" w:hAnsi="Arial" w:cs="Arial"/>
          <w:bCs/>
          <w:sz w:val="20"/>
          <w:szCs w:val="20"/>
        </w:rPr>
        <w:t>number of nurses</w:t>
      </w:r>
      <w:r w:rsidR="00502B65">
        <w:rPr>
          <w:rFonts w:ascii="Arial" w:hAnsi="Arial" w:cs="Arial"/>
          <w:bCs/>
          <w:sz w:val="20"/>
          <w:szCs w:val="20"/>
        </w:rPr>
        <w:t xml:space="preserve"> and using flexible staff to make up shortfalls </w:t>
      </w:r>
      <w:r w:rsidR="00063E77" w:rsidRPr="00FC2419">
        <w:rPr>
          <w:rFonts w:ascii="Arial" w:hAnsi="Arial" w:cs="Arial"/>
          <w:bCs/>
          <w:sz w:val="20"/>
          <w:szCs w:val="20"/>
        </w:rPr>
        <w:t>means</w:t>
      </w:r>
      <w:r w:rsidR="00502B65">
        <w:rPr>
          <w:rFonts w:ascii="Arial" w:hAnsi="Arial" w:cs="Arial"/>
          <w:bCs/>
          <w:sz w:val="20"/>
          <w:szCs w:val="20"/>
        </w:rPr>
        <w:t xml:space="preserve"> that</w:t>
      </w:r>
      <w:r w:rsidR="00063E77" w:rsidRPr="00FC2419">
        <w:rPr>
          <w:rFonts w:ascii="Arial" w:hAnsi="Arial" w:cs="Arial"/>
          <w:bCs/>
          <w:sz w:val="20"/>
          <w:szCs w:val="20"/>
        </w:rPr>
        <w:t xml:space="preserve"> </w:t>
      </w:r>
      <w:r w:rsidR="003E320B">
        <w:rPr>
          <w:rFonts w:ascii="Arial" w:hAnsi="Arial" w:cs="Arial"/>
          <w:bCs/>
          <w:sz w:val="20"/>
          <w:szCs w:val="20"/>
        </w:rPr>
        <w:t xml:space="preserve">under-staffed shifts are </w:t>
      </w:r>
      <w:r w:rsidR="00BA7154">
        <w:rPr>
          <w:rFonts w:ascii="Arial" w:hAnsi="Arial" w:cs="Arial"/>
          <w:bCs/>
          <w:sz w:val="20"/>
          <w:szCs w:val="20"/>
        </w:rPr>
        <w:t xml:space="preserve">more </w:t>
      </w:r>
      <w:r w:rsidR="00BA7154" w:rsidRPr="00FC2419">
        <w:rPr>
          <w:rFonts w:ascii="Arial" w:hAnsi="Arial" w:cs="Arial"/>
          <w:bCs/>
          <w:sz w:val="20"/>
          <w:szCs w:val="20"/>
        </w:rPr>
        <w:t>common</w:t>
      </w:r>
      <w:r w:rsidR="00BA7154">
        <w:rPr>
          <w:rFonts w:ascii="Arial" w:hAnsi="Arial" w:cs="Arial"/>
          <w:bCs/>
          <w:sz w:val="20"/>
          <w:szCs w:val="20"/>
        </w:rPr>
        <w:t>, leaving</w:t>
      </w:r>
      <w:r w:rsidR="003E320B">
        <w:rPr>
          <w:rFonts w:ascii="Arial" w:hAnsi="Arial" w:cs="Arial"/>
          <w:bCs/>
          <w:sz w:val="20"/>
          <w:szCs w:val="20"/>
        </w:rPr>
        <w:t xml:space="preserve"> </w:t>
      </w:r>
      <w:r w:rsidR="001273D1">
        <w:rPr>
          <w:rFonts w:ascii="Arial" w:hAnsi="Arial" w:cs="Arial"/>
          <w:bCs/>
          <w:sz w:val="20"/>
          <w:szCs w:val="20"/>
        </w:rPr>
        <w:t xml:space="preserve">patients at higher risk of </w:t>
      </w:r>
      <w:r w:rsidR="00063E77">
        <w:rPr>
          <w:rFonts w:ascii="Arial" w:hAnsi="Arial" w:cs="Arial"/>
          <w:bCs/>
          <w:sz w:val="20"/>
          <w:szCs w:val="20"/>
        </w:rPr>
        <w:t>adverse o</w:t>
      </w:r>
      <w:bookmarkStart w:id="0" w:name="_GoBack"/>
      <w:bookmarkEnd w:id="0"/>
      <w:r w:rsidR="00063E77">
        <w:rPr>
          <w:rFonts w:ascii="Arial" w:hAnsi="Arial" w:cs="Arial"/>
          <w:bCs/>
          <w:sz w:val="20"/>
          <w:szCs w:val="20"/>
        </w:rPr>
        <w:t>utcomes.</w:t>
      </w:r>
    </w:p>
    <w:p w14:paraId="52831146" w14:textId="78F394ED" w:rsidR="008A4B39" w:rsidRPr="008A4B39" w:rsidRDefault="008A4B39" w:rsidP="008A4B39">
      <w:pPr>
        <w:spacing w:after="200" w:line="240" w:lineRule="auto"/>
        <w:jc w:val="both"/>
        <w:rPr>
          <w:rFonts w:asciiTheme="minorBidi" w:hAnsiTheme="minorBidi"/>
          <w:i/>
          <w:iCs/>
          <w:sz w:val="18"/>
          <w:szCs w:val="18"/>
        </w:rPr>
      </w:pPr>
      <w:r w:rsidRPr="008A4B39">
        <w:rPr>
          <w:rFonts w:asciiTheme="minorBidi" w:hAnsiTheme="minorBidi"/>
          <w:i/>
          <w:iCs/>
          <w:sz w:val="18"/>
          <w:szCs w:val="18"/>
        </w:rPr>
        <w:t xml:space="preserve">How to cite: </w:t>
      </w:r>
      <w:r w:rsidR="00D351D8">
        <w:rPr>
          <w:rFonts w:asciiTheme="minorBidi" w:hAnsiTheme="minorBidi"/>
          <w:i/>
          <w:iCs/>
          <w:sz w:val="18"/>
          <w:szCs w:val="18"/>
        </w:rPr>
        <w:t xml:space="preserve">Christina Saville, Peter Griffiths </w:t>
      </w:r>
      <w:r w:rsidRPr="008A4B39">
        <w:rPr>
          <w:rFonts w:asciiTheme="minorBidi" w:hAnsiTheme="minorBidi"/>
          <w:i/>
          <w:iCs/>
          <w:sz w:val="18"/>
          <w:szCs w:val="18"/>
        </w:rPr>
        <w:t xml:space="preserve">&amp; </w:t>
      </w:r>
      <w:r w:rsidR="00D351D8">
        <w:rPr>
          <w:rFonts w:asciiTheme="minorBidi" w:hAnsiTheme="minorBidi"/>
          <w:i/>
          <w:iCs/>
          <w:sz w:val="18"/>
          <w:szCs w:val="18"/>
        </w:rPr>
        <w:t>Jane Ball (editor)</w:t>
      </w:r>
      <w:r w:rsidRPr="008A4B39">
        <w:rPr>
          <w:rFonts w:asciiTheme="minorBidi" w:hAnsiTheme="minorBidi"/>
          <w:i/>
          <w:iCs/>
          <w:sz w:val="18"/>
          <w:szCs w:val="18"/>
        </w:rPr>
        <w:t xml:space="preserve">. </w:t>
      </w:r>
      <w:r w:rsidR="00D351D8" w:rsidRPr="00D351D8">
        <w:rPr>
          <w:rFonts w:asciiTheme="minorBidi" w:hAnsiTheme="minorBidi"/>
          <w:i/>
          <w:iCs/>
          <w:sz w:val="18"/>
          <w:szCs w:val="18"/>
        </w:rPr>
        <w:t>What do we know about the Safer Nursing Care Tool?</w:t>
      </w:r>
      <w:r w:rsidRPr="008A4B39">
        <w:rPr>
          <w:rFonts w:asciiTheme="minorBidi" w:hAnsiTheme="minorBidi"/>
          <w:i/>
          <w:iCs/>
          <w:sz w:val="18"/>
          <w:szCs w:val="18"/>
        </w:rPr>
        <w:t xml:space="preserve"> Evidence Brief, University of Southampton. </w:t>
      </w:r>
      <w:r w:rsidR="006C7396">
        <w:rPr>
          <w:rFonts w:asciiTheme="minorBidi" w:hAnsiTheme="minorBidi"/>
          <w:i/>
          <w:iCs/>
          <w:sz w:val="18"/>
          <w:szCs w:val="18"/>
        </w:rPr>
        <w:t>September</w:t>
      </w:r>
      <w:r w:rsidR="006D31EC">
        <w:rPr>
          <w:rFonts w:asciiTheme="minorBidi" w:hAnsiTheme="minorBidi"/>
          <w:i/>
          <w:iCs/>
          <w:sz w:val="18"/>
          <w:szCs w:val="18"/>
        </w:rPr>
        <w:t xml:space="preserve"> 2020</w:t>
      </w:r>
      <w:r w:rsidRPr="008A4B39">
        <w:rPr>
          <w:rFonts w:asciiTheme="minorBidi" w:hAnsiTheme="minorBidi"/>
          <w:i/>
          <w:iCs/>
          <w:sz w:val="18"/>
          <w:szCs w:val="18"/>
        </w:rPr>
        <w:t>.</w:t>
      </w:r>
    </w:p>
    <w:p w14:paraId="2C711FEF" w14:textId="0D903A16" w:rsidR="000A60F1" w:rsidRPr="008A3865" w:rsidRDefault="000A60F1" w:rsidP="008A3865">
      <w:pPr>
        <w:pStyle w:val="ListParagraph"/>
        <w:spacing w:before="60" w:after="60" w:line="240" w:lineRule="auto"/>
        <w:ind w:left="0"/>
        <w:contextualSpacing w:val="0"/>
        <w:jc w:val="both"/>
        <w:rPr>
          <w:rFonts w:ascii="Arial" w:hAnsi="Arial" w:cs="Arial"/>
          <w:b/>
          <w:sz w:val="18"/>
          <w:szCs w:val="18"/>
        </w:rPr>
      </w:pPr>
      <w:r w:rsidRPr="00447702">
        <w:rPr>
          <w:rFonts w:ascii="Arial" w:hAnsi="Arial" w:cs="Arial"/>
          <w:b/>
          <w:sz w:val="24"/>
          <w:szCs w:val="24"/>
        </w:rPr>
        <w:t>References</w:t>
      </w:r>
    </w:p>
    <w:p w14:paraId="4A9435E0" w14:textId="77777777" w:rsidR="00B51C26" w:rsidRPr="00B51C26" w:rsidRDefault="00C974D1" w:rsidP="00B51C26">
      <w:pPr>
        <w:pStyle w:val="EndNoteBibliography"/>
        <w:spacing w:after="0"/>
        <w:ind w:left="720" w:hanging="720"/>
      </w:pPr>
      <w:r w:rsidRPr="008A3865">
        <w:rPr>
          <w:b/>
          <w:szCs w:val="18"/>
        </w:rPr>
        <w:fldChar w:fldCharType="begin"/>
      </w:r>
      <w:r w:rsidRPr="008A3865">
        <w:rPr>
          <w:b/>
          <w:szCs w:val="18"/>
        </w:rPr>
        <w:instrText xml:space="preserve"> ADDIN EN.REFLIST </w:instrText>
      </w:r>
      <w:r w:rsidRPr="008A3865">
        <w:rPr>
          <w:b/>
          <w:szCs w:val="18"/>
        </w:rPr>
        <w:fldChar w:fldCharType="separate"/>
      </w:r>
      <w:r w:rsidR="00B51C26" w:rsidRPr="00B51C26">
        <w:t>1.</w:t>
      </w:r>
      <w:r w:rsidR="00B51C26" w:rsidRPr="00B51C26">
        <w:tab/>
        <w:t xml:space="preserve">Saville, C.E., et al., </w:t>
      </w:r>
      <w:r w:rsidR="00B51C26" w:rsidRPr="00B51C26">
        <w:rPr>
          <w:i/>
        </w:rPr>
        <w:t>How many nurses do we need? A review and discussion of operational research techniques applied to nurse staffing.</w:t>
      </w:r>
      <w:r w:rsidR="00B51C26" w:rsidRPr="00B51C26">
        <w:t xml:space="preserve"> International Journal of Nursing Studies, 2019. </w:t>
      </w:r>
      <w:r w:rsidR="00B51C26" w:rsidRPr="00B51C26">
        <w:rPr>
          <w:b/>
        </w:rPr>
        <w:t>97</w:t>
      </w:r>
      <w:r w:rsidR="00B51C26" w:rsidRPr="00B51C26">
        <w:t>(September): p. 7-13.</w:t>
      </w:r>
    </w:p>
    <w:p w14:paraId="14186E2C" w14:textId="77777777" w:rsidR="00B51C26" w:rsidRPr="00B51C26" w:rsidRDefault="00B51C26" w:rsidP="00B51C26">
      <w:pPr>
        <w:pStyle w:val="EndNoteBibliography"/>
        <w:spacing w:after="0"/>
        <w:ind w:left="720" w:hanging="720"/>
      </w:pPr>
      <w:r w:rsidRPr="00B51C26">
        <w:t>2.</w:t>
      </w:r>
      <w:r w:rsidRPr="00B51C26">
        <w:tab/>
        <w:t xml:space="preserve">Griffiths, P., et al., </w:t>
      </w:r>
      <w:r w:rsidRPr="00B51C26">
        <w:rPr>
          <w:i/>
        </w:rPr>
        <w:t xml:space="preserve">Nursing workload, Nurse Staffing Methodologies &amp; Tools: a systematic scoping review &amp; discussion </w:t>
      </w:r>
      <w:r w:rsidRPr="00B51C26">
        <w:t xml:space="preserve">International Journal of Nursing Studies, 2020. </w:t>
      </w:r>
      <w:r w:rsidRPr="00B51C26">
        <w:rPr>
          <w:b/>
        </w:rPr>
        <w:t>103</w:t>
      </w:r>
      <w:r w:rsidRPr="00B51C26">
        <w:t>(March): p. 103487.</w:t>
      </w:r>
    </w:p>
    <w:p w14:paraId="02273F08" w14:textId="77777777" w:rsidR="00B51C26" w:rsidRPr="00B51C26" w:rsidRDefault="00B51C26" w:rsidP="00B51C26">
      <w:pPr>
        <w:pStyle w:val="EndNoteBibliography"/>
        <w:spacing w:after="0"/>
        <w:ind w:left="720" w:hanging="720"/>
      </w:pPr>
      <w:r w:rsidRPr="00B51C26">
        <w:t>3.</w:t>
      </w:r>
      <w:r w:rsidRPr="00B51C26">
        <w:tab/>
        <w:t xml:space="preserve">Griffiths, P., et al., </w:t>
      </w:r>
      <w:r w:rsidRPr="00B51C26">
        <w:rPr>
          <w:i/>
        </w:rPr>
        <w:t>Nurse staffing and patient outcomes: Strengths and limitations of the evidence to inform policy and practice. A review and discussion paper based on evidence reviewed for the National Institute for Health and Care Excellence Safe Staffing guideline development.</w:t>
      </w:r>
      <w:r w:rsidRPr="00B51C26">
        <w:t xml:space="preserve"> Int J Nurs Stud, 2016. </w:t>
      </w:r>
      <w:r w:rsidRPr="00B51C26">
        <w:rPr>
          <w:b/>
        </w:rPr>
        <w:t>63</w:t>
      </w:r>
      <w:r w:rsidRPr="00B51C26">
        <w:t>: p. 213-225.</w:t>
      </w:r>
    </w:p>
    <w:p w14:paraId="0F841F49" w14:textId="77777777" w:rsidR="00B51C26" w:rsidRPr="00B51C26" w:rsidRDefault="00B51C26" w:rsidP="00B51C26">
      <w:pPr>
        <w:pStyle w:val="EndNoteBibliography"/>
        <w:spacing w:after="0"/>
        <w:ind w:left="720" w:hanging="720"/>
      </w:pPr>
      <w:r w:rsidRPr="00B51C26">
        <w:t>4.</w:t>
      </w:r>
      <w:r w:rsidRPr="00B51C26">
        <w:tab/>
        <w:t xml:space="preserve">The Shelford group, </w:t>
      </w:r>
      <w:r w:rsidRPr="00B51C26">
        <w:rPr>
          <w:i/>
        </w:rPr>
        <w:t>Safer Nursing Care Tool Implementation Resource Pack</w:t>
      </w:r>
      <w:r w:rsidRPr="00B51C26">
        <w:t>. 2014, The Shelford Group.</w:t>
      </w:r>
    </w:p>
    <w:p w14:paraId="4E390637" w14:textId="77777777" w:rsidR="00B51C26" w:rsidRPr="00B51C26" w:rsidRDefault="00B51C26" w:rsidP="00B51C26">
      <w:pPr>
        <w:pStyle w:val="EndNoteBibliography"/>
        <w:spacing w:after="0"/>
        <w:ind w:left="720" w:hanging="720"/>
      </w:pPr>
      <w:r w:rsidRPr="00B51C26">
        <w:t>5.</w:t>
      </w:r>
      <w:r w:rsidRPr="00B51C26">
        <w:tab/>
        <w:t xml:space="preserve">National Institute for Health and Clinical Excellence, </w:t>
      </w:r>
      <w:r w:rsidRPr="00B51C26">
        <w:rPr>
          <w:i/>
        </w:rPr>
        <w:t>Safer Nursing Care Tool (SNCT): statement of endorsement</w:t>
      </w:r>
      <w:r w:rsidRPr="00B51C26">
        <w:t>. 2014.</w:t>
      </w:r>
    </w:p>
    <w:p w14:paraId="6FCA0391" w14:textId="77777777" w:rsidR="00B51C26" w:rsidRPr="00B51C26" w:rsidRDefault="00B51C26" w:rsidP="00B51C26">
      <w:pPr>
        <w:pStyle w:val="EndNoteBibliography"/>
        <w:spacing w:after="0"/>
        <w:ind w:left="720" w:hanging="720"/>
      </w:pPr>
      <w:r w:rsidRPr="00B51C26">
        <w:t>6.</w:t>
      </w:r>
      <w:r w:rsidRPr="00B51C26">
        <w:tab/>
        <w:t xml:space="preserve">Myny, D., et al., </w:t>
      </w:r>
      <w:r w:rsidRPr="00B51C26">
        <w:rPr>
          <w:i/>
        </w:rPr>
        <w:t>Non-direct patient care factors influencing nursing workload: a review of the literature.</w:t>
      </w:r>
      <w:r w:rsidRPr="00B51C26">
        <w:t xml:space="preserve"> J Adv Nurs, 2011. </w:t>
      </w:r>
      <w:r w:rsidRPr="00B51C26">
        <w:rPr>
          <w:b/>
        </w:rPr>
        <w:t>67</w:t>
      </w:r>
      <w:r w:rsidRPr="00B51C26">
        <w:t>(10): p. 2109-29.</w:t>
      </w:r>
    </w:p>
    <w:p w14:paraId="4491DE0A" w14:textId="77777777" w:rsidR="00B51C26" w:rsidRPr="00B51C26" w:rsidRDefault="00B51C26" w:rsidP="00B51C26">
      <w:pPr>
        <w:pStyle w:val="EndNoteBibliography"/>
        <w:spacing w:after="0"/>
        <w:ind w:left="720" w:hanging="720"/>
      </w:pPr>
      <w:r w:rsidRPr="00B51C26">
        <w:t>7.</w:t>
      </w:r>
      <w:r w:rsidRPr="00B51C26">
        <w:tab/>
        <w:t xml:space="preserve">Fasoli, D.R. and K.S. Haddock, </w:t>
      </w:r>
      <w:r w:rsidRPr="00B51C26">
        <w:rPr>
          <w:i/>
        </w:rPr>
        <w:t>Results of an integrative review of patient classification systems.</w:t>
      </w:r>
      <w:r w:rsidRPr="00B51C26">
        <w:t xml:space="preserve"> Annual Review of Nursing Research, 2010. </w:t>
      </w:r>
      <w:r w:rsidRPr="00B51C26">
        <w:rPr>
          <w:b/>
        </w:rPr>
        <w:t>28</w:t>
      </w:r>
      <w:r w:rsidRPr="00B51C26">
        <w:t>: p. 295-316.</w:t>
      </w:r>
    </w:p>
    <w:p w14:paraId="00A68B9F" w14:textId="77777777" w:rsidR="00B51C26" w:rsidRPr="00B51C26" w:rsidRDefault="00B51C26" w:rsidP="00B51C26">
      <w:pPr>
        <w:pStyle w:val="EndNoteBibliography"/>
        <w:spacing w:after="0"/>
        <w:ind w:left="720" w:hanging="720"/>
      </w:pPr>
      <w:r w:rsidRPr="00B51C26">
        <w:t>8.</w:t>
      </w:r>
      <w:r w:rsidRPr="00B51C26">
        <w:tab/>
        <w:t xml:space="preserve">Griffiths, P., et al., </w:t>
      </w:r>
      <w:r w:rsidRPr="00B51C26">
        <w:rPr>
          <w:i/>
        </w:rPr>
        <w:t>The Safer Nursing Care Tool as a guide to nurse staffing requirements on hospital wards: observational and modelling study.</w:t>
      </w:r>
      <w:r w:rsidRPr="00B51C26">
        <w:t xml:space="preserve"> Health Services and Delivery Research 2020. </w:t>
      </w:r>
      <w:r w:rsidRPr="00B51C26">
        <w:rPr>
          <w:b/>
        </w:rPr>
        <w:t>8</w:t>
      </w:r>
      <w:r w:rsidRPr="00B51C26">
        <w:t>(16): p. 1-161.</w:t>
      </w:r>
    </w:p>
    <w:p w14:paraId="43EC04E7" w14:textId="77777777" w:rsidR="00B51C26" w:rsidRPr="00B51C26" w:rsidRDefault="00B51C26" w:rsidP="00B51C26">
      <w:pPr>
        <w:pStyle w:val="EndNoteBibliography"/>
        <w:spacing w:after="0"/>
        <w:ind w:left="720" w:hanging="720"/>
      </w:pPr>
      <w:r w:rsidRPr="00B51C26">
        <w:t>9.</w:t>
      </w:r>
      <w:r w:rsidRPr="00B51C26">
        <w:tab/>
        <w:t xml:space="preserve">Saville, C., et al., </w:t>
      </w:r>
      <w:r w:rsidRPr="00B51C26">
        <w:rPr>
          <w:i/>
        </w:rPr>
        <w:t xml:space="preserve">Costs and consequences of using average demand to plan baseline nurse staffing levels: A computer simulation study </w:t>
      </w:r>
      <w:r w:rsidRPr="00B51C26">
        <w:t>BMJ Qual Saf, 2020.</w:t>
      </w:r>
    </w:p>
    <w:p w14:paraId="0F8416F4" w14:textId="77777777" w:rsidR="00B51C26" w:rsidRPr="00B51C26" w:rsidRDefault="00B51C26" w:rsidP="00B51C26">
      <w:pPr>
        <w:pStyle w:val="EndNoteBibliography"/>
        <w:ind w:left="720" w:hanging="720"/>
      </w:pPr>
      <w:r w:rsidRPr="00B51C26">
        <w:t>10.</w:t>
      </w:r>
      <w:r w:rsidRPr="00B51C26">
        <w:tab/>
        <w:t xml:space="preserve">Griffiths, P., et al., </w:t>
      </w:r>
      <w:r w:rsidRPr="00B51C26">
        <w:rPr>
          <w:i/>
        </w:rPr>
        <w:t xml:space="preserve">Performance of the Safer Nursing Care Tool to measure nurse staffing requirements in acute hospitals: a multi-centre observational study </w:t>
      </w:r>
      <w:r w:rsidRPr="00B51C26">
        <w:t xml:space="preserve">BMJ Open, 2020. </w:t>
      </w:r>
      <w:r w:rsidRPr="00B51C26">
        <w:rPr>
          <w:b/>
        </w:rPr>
        <w:t>10</w:t>
      </w:r>
      <w:r w:rsidRPr="00B51C26">
        <w:t>(e035828).</w:t>
      </w:r>
    </w:p>
    <w:p w14:paraId="2EB40A3B" w14:textId="14B8C5AC" w:rsidR="008A4B39" w:rsidRPr="008A3865" w:rsidRDefault="00C974D1" w:rsidP="006253EC">
      <w:pPr>
        <w:pStyle w:val="EndNoteBibliography"/>
        <w:ind w:left="720" w:hanging="720"/>
        <w:rPr>
          <w:b/>
          <w:szCs w:val="18"/>
        </w:rPr>
      </w:pPr>
      <w:r w:rsidRPr="008A3865">
        <w:rPr>
          <w:b/>
          <w:szCs w:val="18"/>
        </w:rPr>
        <w:fldChar w:fldCharType="end"/>
      </w:r>
    </w:p>
    <w:sectPr w:rsidR="008A4B39" w:rsidRPr="008A3865" w:rsidSect="00D75825">
      <w:headerReference w:type="default" r:id="rId8"/>
      <w:footerReference w:type="default" r:id="rId9"/>
      <w:headerReference w:type="first" r:id="rId10"/>
      <w:footerReference w:type="first" r:id="rId11"/>
      <w:type w:val="continuous"/>
      <w:pgSz w:w="11906" w:h="16838"/>
      <w:pgMar w:top="1021" w:right="720" w:bottom="720" w:left="720" w:header="284" w:footer="169" w:gutter="0"/>
      <w:cols w:num="2" w:space="566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DB2637D" w14:textId="77777777" w:rsidR="007C1278" w:rsidRDefault="007C1278" w:rsidP="00FC3717">
      <w:pPr>
        <w:spacing w:after="0" w:line="240" w:lineRule="auto"/>
      </w:pPr>
      <w:r>
        <w:separator/>
      </w:r>
    </w:p>
  </w:endnote>
  <w:endnote w:type="continuationSeparator" w:id="0">
    <w:p w14:paraId="0184A219" w14:textId="77777777" w:rsidR="007C1278" w:rsidRDefault="007C1278" w:rsidP="00FC371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Arial Rounded MT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9D70AEE" w14:textId="5434E8B1" w:rsidR="00DC4981" w:rsidRDefault="002E7476" w:rsidP="00DC4981">
    <w:pPr>
      <w:spacing w:line="240" w:lineRule="auto"/>
      <w:rPr>
        <w:rFonts w:ascii="Arial" w:hAnsi="Arial" w:cs="Arial"/>
        <w:sz w:val="20"/>
        <w:szCs w:val="20"/>
      </w:rPr>
    </w:pPr>
    <w:r w:rsidRPr="00E00B26">
      <w:rPr>
        <w:rFonts w:ascii="Arial" w:hAnsi="Arial" w:cs="Arial"/>
        <w:noProof/>
        <w:sz w:val="16"/>
        <w:szCs w:val="14"/>
        <w:lang w:eastAsia="en-GB"/>
      </w:rPr>
      <w:drawing>
        <wp:anchor distT="0" distB="0" distL="114300" distR="114300" simplePos="0" relativeHeight="251656192" behindDoc="1" locked="0" layoutInCell="1" allowOverlap="1" wp14:anchorId="510C7B2F" wp14:editId="1F174470">
          <wp:simplePos x="0" y="0"/>
          <wp:positionH relativeFrom="column">
            <wp:posOffset>5238750</wp:posOffset>
          </wp:positionH>
          <wp:positionV relativeFrom="paragraph">
            <wp:posOffset>-120650</wp:posOffset>
          </wp:positionV>
          <wp:extent cx="1572895" cy="544830"/>
          <wp:effectExtent l="0" t="0" r="8255" b="7620"/>
          <wp:wrapThrough wrapText="bothSides">
            <wp:wrapPolygon edited="0">
              <wp:start x="0" y="0"/>
              <wp:lineTo x="0" y="21147"/>
              <wp:lineTo x="21452" y="21147"/>
              <wp:lineTo x="21452" y="0"/>
              <wp:lineTo x="0" y="0"/>
            </wp:wrapPolygon>
          </wp:wrapThrough>
          <wp:docPr id="3" name="Picture 3" descr="http://www.nets.nihr.ac.uk/__data/assets/image/0019/3268/nihr_colour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 descr="http://www.nets.nihr.ac.uk/__data/assets/image/0019/3268/nihr_colour.jp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72895" cy="54483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E00B26">
      <w:rPr>
        <w:rFonts w:ascii="Arial" w:hAnsi="Arial" w:cs="Arial"/>
        <w:sz w:val="16"/>
        <w:szCs w:val="14"/>
      </w:rPr>
      <w:t>T</w:t>
    </w:r>
    <w:r w:rsidRPr="00E00B26">
      <w:rPr>
        <w:rFonts w:ascii="Arial" w:hAnsi="Arial" w:cs="Arial"/>
        <w:sz w:val="16"/>
      </w:rPr>
      <w:t>his publication is licensed under a creative commons attribution CC</w:t>
    </w:r>
    <w:r w:rsidR="0060133E">
      <w:rPr>
        <w:rFonts w:ascii="Arial" w:hAnsi="Arial" w:cs="Arial"/>
        <w:sz w:val="16"/>
      </w:rPr>
      <w:t>-</w:t>
    </w:r>
    <w:r w:rsidRPr="00E00B26">
      <w:rPr>
        <w:rFonts w:ascii="Arial" w:hAnsi="Arial" w:cs="Arial"/>
        <w:sz w:val="16"/>
      </w:rPr>
      <w:t>BY (4.0) license. You may, copy, distribute, transmit or adapt the work under the condition that you</w:t>
    </w:r>
    <w:r w:rsidR="0060133E">
      <w:rPr>
        <w:rFonts w:ascii="Arial" w:hAnsi="Arial" w:cs="Arial"/>
        <w:sz w:val="16"/>
      </w:rPr>
      <w:t xml:space="preserve"> </w:t>
    </w:r>
    <w:r w:rsidRPr="00E00B26">
      <w:rPr>
        <w:rFonts w:ascii="Arial" w:hAnsi="Arial" w:cs="Arial"/>
        <w:sz w:val="16"/>
      </w:rPr>
      <w:t xml:space="preserve">attribute the work as specified but not in any way that suggests that we endorse the user or their use of the work. </w:t>
    </w:r>
    <w:r w:rsidRPr="00DC4981">
      <w:rPr>
        <w:rFonts w:ascii="Arial" w:hAnsi="Arial" w:cs="Arial"/>
        <w:sz w:val="16"/>
      </w:rPr>
      <w:t xml:space="preserve">This </w:t>
    </w:r>
    <w:r w:rsidR="00C974D1" w:rsidRPr="00C974D1">
      <w:rPr>
        <w:rFonts w:ascii="Arial" w:hAnsi="Arial" w:cs="Arial"/>
        <w:sz w:val="16"/>
      </w:rPr>
      <w:t>independent research</w:t>
    </w:r>
    <w:r w:rsidR="00C974D1">
      <w:rPr>
        <w:rFonts w:ascii="Arial" w:hAnsi="Arial" w:cs="Arial"/>
        <w:sz w:val="16"/>
      </w:rPr>
      <w:t xml:space="preserve"> was</w:t>
    </w:r>
    <w:r w:rsidR="00C974D1" w:rsidRPr="00C974D1">
      <w:rPr>
        <w:rFonts w:ascii="Arial" w:hAnsi="Arial" w:cs="Arial"/>
        <w:sz w:val="16"/>
      </w:rPr>
      <w:t xml:space="preserve"> funded by the UK’s National Institute for Health Research (NIHR) Health Services and Delivery Research Programme (award number 14/194/21).</w:t>
    </w:r>
    <w:r w:rsidR="00DC4981" w:rsidRPr="00DC4981">
      <w:rPr>
        <w:rFonts w:ascii="Arial" w:hAnsi="Arial" w:cs="Arial"/>
        <w:sz w:val="16"/>
      </w:rPr>
      <w:t xml:space="preserve"> </w:t>
    </w:r>
    <w:r w:rsidR="00C974D1" w:rsidRPr="00C974D1">
      <w:rPr>
        <w:rFonts w:ascii="Arial" w:hAnsi="Arial" w:cs="Arial"/>
        <w:sz w:val="16"/>
      </w:rPr>
      <w:t xml:space="preserve">The views and opinions expressed </w:t>
    </w:r>
    <w:r w:rsidR="00C974D1">
      <w:rPr>
        <w:rFonts w:ascii="Arial" w:hAnsi="Arial" w:cs="Arial"/>
        <w:sz w:val="16"/>
      </w:rPr>
      <w:t>a</w:t>
    </w:r>
    <w:r w:rsidR="00C974D1" w:rsidRPr="00C974D1">
      <w:rPr>
        <w:rFonts w:ascii="Arial" w:hAnsi="Arial" w:cs="Arial"/>
        <w:sz w:val="16"/>
      </w:rPr>
      <w:t>re those of the authors and do not necessarily reflect those of the NHS, the NIHR, NETSCC, the PHR programme or the Department of Health and Social Care.</w:t>
    </w:r>
  </w:p>
  <w:p w14:paraId="40309221" w14:textId="305B4E49" w:rsidR="00D45549" w:rsidRPr="0060133E" w:rsidRDefault="00D45549" w:rsidP="00BC3E51">
    <w:pPr>
      <w:spacing w:after="0" w:line="240" w:lineRule="auto"/>
      <w:rPr>
        <w:rFonts w:ascii="Arial" w:hAnsi="Arial" w:cs="Arial"/>
        <w:sz w:val="16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A126D06" w14:textId="77777777" w:rsidR="00D45549" w:rsidRDefault="009E7D6B" w:rsidP="009E7D6B">
    <w:pPr>
      <w:tabs>
        <w:tab w:val="left" w:pos="6030"/>
      </w:tabs>
    </w:pP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B6206FE" w14:textId="77777777" w:rsidR="007C1278" w:rsidRDefault="007C1278" w:rsidP="00FC3717">
      <w:pPr>
        <w:spacing w:after="0" w:line="240" w:lineRule="auto"/>
      </w:pPr>
      <w:r>
        <w:separator/>
      </w:r>
    </w:p>
  </w:footnote>
  <w:footnote w:type="continuationSeparator" w:id="0">
    <w:p w14:paraId="04FB7357" w14:textId="77777777" w:rsidR="007C1278" w:rsidRDefault="007C1278" w:rsidP="00FC371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0636A08" w14:textId="3CE803EB" w:rsidR="006460BC" w:rsidRPr="00DD120D" w:rsidRDefault="000D0887" w:rsidP="000D0887">
    <w:pPr>
      <w:spacing w:line="240" w:lineRule="auto"/>
      <w:jc w:val="center"/>
      <w:rPr>
        <w:rFonts w:ascii="Arial" w:eastAsia="Arial Rounded MT" w:hAnsi="Arial" w:cs="Arial"/>
        <w:b/>
        <w:color w:val="000000" w:themeColor="text1"/>
        <w:sz w:val="40"/>
        <w:szCs w:val="40"/>
      </w:rPr>
    </w:pPr>
    <w:r w:rsidRPr="000D0887">
      <w:rPr>
        <w:rFonts w:ascii="Arial" w:hAnsi="Arial" w:cs="Arial"/>
        <w:b/>
        <w:color w:val="000000" w:themeColor="text1"/>
        <w:sz w:val="20"/>
        <w:szCs w:val="20"/>
      </w:rPr>
      <w:t>What do we know about the Safer Nursing Care Tool?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3C9222A" w14:textId="306D0DC5" w:rsidR="00CC07A7" w:rsidRPr="00AA5523" w:rsidRDefault="00B4317D" w:rsidP="00C55506">
    <w:pPr>
      <w:spacing w:line="240" w:lineRule="auto"/>
      <w:rPr>
        <w:rFonts w:ascii="Arial" w:hAnsi="Arial" w:cs="Arial"/>
        <w:b/>
        <w:noProof/>
        <w:color w:val="FF0000"/>
        <w:lang w:eastAsia="en-GB"/>
      </w:rPr>
    </w:pPr>
    <w:r>
      <w:rPr>
        <w:rFonts w:ascii="Times New Roman" w:hAnsi="Times New Roman" w:cs="Times New Roman"/>
        <w:noProof/>
        <w:sz w:val="24"/>
        <w:szCs w:val="24"/>
        <w:lang w:eastAsia="en-GB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01DFC944" wp14:editId="48C192EC">
              <wp:simplePos x="0" y="0"/>
              <wp:positionH relativeFrom="column">
                <wp:posOffset>-161925</wp:posOffset>
              </wp:positionH>
              <wp:positionV relativeFrom="page">
                <wp:posOffset>104775</wp:posOffset>
              </wp:positionV>
              <wp:extent cx="4629150" cy="790575"/>
              <wp:effectExtent l="0" t="0" r="0" b="0"/>
              <wp:wrapNone/>
              <wp:docPr id="20" name="Rectangle 2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>
                      <a:xfrm>
                        <a:off x="0" y="0"/>
                        <a:ext cx="4629150" cy="790575"/>
                      </a:xfrm>
                      <a:prstGeom prst="rect">
                        <a:avLst/>
                      </a:prstGeom>
                      <a:ln>
                        <a:noFill/>
                      </a:ln>
                    </wps:spPr>
                    <wps:txbx>
                      <w:txbxContent>
                        <w:p w14:paraId="710D191B" w14:textId="77777777" w:rsidR="001E41B2" w:rsidRPr="00B4317D" w:rsidRDefault="001E41B2" w:rsidP="001E41B2">
                          <w:pPr>
                            <w:rPr>
                              <w:rFonts w:ascii="Arial" w:hAnsi="Arial" w:cs="Arial"/>
                              <w:b/>
                              <w:sz w:val="96"/>
                              <w:szCs w:val="124"/>
                            </w:rPr>
                          </w:pPr>
                          <w:r w:rsidRPr="00B4317D">
                            <w:rPr>
                              <w:rFonts w:ascii="Arial" w:eastAsia="Arial" w:hAnsi="Arial" w:cs="Arial"/>
                              <w:b/>
                              <w:color w:val="2E74B5" w:themeColor="accent1" w:themeShade="BF"/>
                              <w:sz w:val="96"/>
                              <w:szCs w:val="124"/>
                            </w:rPr>
                            <w:t>Evidence</w:t>
                          </w:r>
                          <w:r w:rsidRPr="00B4317D">
                            <w:rPr>
                              <w:rFonts w:ascii="Arial" w:eastAsia="Arial" w:hAnsi="Arial" w:cs="Arial"/>
                              <w:b/>
                              <w:color w:val="2E74B5" w:themeColor="accent1" w:themeShade="BF"/>
                              <w:sz w:val="56"/>
                              <w:szCs w:val="96"/>
                              <w:vertAlign w:val="superscript"/>
                            </w:rPr>
                            <w:t>Brief</w:t>
                          </w:r>
                        </w:p>
                      </w:txbxContent>
                    </wps:txbx>
                    <wps:bodyPr horzOverflow="overflow" vert="horz" wrap="square" lIns="0" tIns="0" rIns="0" bIns="0" rtlCol="0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1DFC944" id="Rectangle 20" o:spid="_x0000_s1027" style="position:absolute;margin-left:-12.75pt;margin-top:8.25pt;width:364.5pt;height:62.2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" filled="f" stroked="f">
              <v:path arrowok="t"/>
              <v:textbox inset="0,0,0,0">
                <w:txbxContent>
                  <w:p w14:paraId="710D191B" w14:textId="77777777" w:rsidR="001E41B2" w:rsidRPr="00B4317D" w:rsidRDefault="001E41B2" w:rsidP="001E41B2">
                    <w:pPr>
                      <w:rPr>
                        <w:rFonts w:ascii="Arial" w:hAnsi="Arial" w:cs="Arial"/>
                        <w:b/>
                        <w:sz w:val="96"/>
                        <w:szCs w:val="124"/>
                      </w:rPr>
                    </w:pPr>
                    <w:r w:rsidRPr="00B4317D">
                      <w:rPr>
                        <w:rFonts w:ascii="Arial" w:eastAsia="Arial" w:hAnsi="Arial" w:cs="Arial"/>
                        <w:b/>
                        <w:color w:val="2E74B5" w:themeColor="accent1" w:themeShade="BF"/>
                        <w:sz w:val="96"/>
                        <w:szCs w:val="124"/>
                      </w:rPr>
                      <w:t>Evidence</w:t>
                    </w:r>
                    <w:r w:rsidRPr="00B4317D">
                      <w:rPr>
                        <w:rFonts w:ascii="Arial" w:eastAsia="Arial" w:hAnsi="Arial" w:cs="Arial"/>
                        <w:b/>
                        <w:color w:val="2E74B5" w:themeColor="accent1" w:themeShade="BF"/>
                        <w:sz w:val="56"/>
                        <w:szCs w:val="96"/>
                        <w:vertAlign w:val="superscript"/>
                      </w:rPr>
                      <w:t>Brief</w:t>
                    </w:r>
                  </w:p>
                </w:txbxContent>
              </v:textbox>
              <w10:wrap anchory="page"/>
            </v:rect>
          </w:pict>
        </mc:Fallback>
      </mc:AlternateContent>
    </w:r>
    <w:r>
      <w:rPr>
        <w:noProof/>
        <w:lang w:eastAsia="en-GB"/>
      </w:rPr>
      <mc:AlternateContent>
        <mc:Choice Requires="wpg">
          <w:drawing>
            <wp:anchor distT="0" distB="0" distL="114300" distR="114300" simplePos="0" relativeHeight="251668480" behindDoc="0" locked="0" layoutInCell="1" allowOverlap="1" wp14:anchorId="182FD914" wp14:editId="62B5FF3A">
              <wp:simplePos x="0" y="0"/>
              <wp:positionH relativeFrom="margin">
                <wp:posOffset>4772025</wp:posOffset>
              </wp:positionH>
              <wp:positionV relativeFrom="paragraph">
                <wp:posOffset>143511</wp:posOffset>
              </wp:positionV>
              <wp:extent cx="2099376" cy="453390"/>
              <wp:effectExtent l="0" t="0" r="0" b="3810"/>
              <wp:wrapNone/>
              <wp:docPr id="81" name="Group 8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>
                        <a:off x="0" y="0"/>
                        <a:ext cx="2099376" cy="453390"/>
                        <a:chOff x="0" y="0"/>
                        <a:chExt cx="2268" cy="492"/>
                      </a:xfrm>
                    </wpg:grpSpPr>
                    <wps:wsp>
                      <wps:cNvPr id="82" name="Freeform 82"/>
                      <wps:cNvSpPr>
                        <a:spLocks/>
                      </wps:cNvSpPr>
                      <wps:spPr bwMode="auto">
                        <a:xfrm>
                          <a:off x="0" y="76"/>
                          <a:ext cx="186" cy="316"/>
                        </a:xfrm>
                        <a:custGeom>
                          <a:avLst/>
                          <a:gdLst>
                            <a:gd name="T0" fmla="*/ 100 w 186"/>
                            <a:gd name="T1" fmla="*/ 126 h 316"/>
                            <a:gd name="T2" fmla="*/ 148 w 186"/>
                            <a:gd name="T3" fmla="*/ 152 h 316"/>
                            <a:gd name="T4" fmla="*/ 174 w 186"/>
                            <a:gd name="T5" fmla="*/ 178 h 316"/>
                            <a:gd name="T6" fmla="*/ 180 w 186"/>
                            <a:gd name="T7" fmla="*/ 188 h 316"/>
                            <a:gd name="T8" fmla="*/ 186 w 186"/>
                            <a:gd name="T9" fmla="*/ 210 h 316"/>
                            <a:gd name="T10" fmla="*/ 186 w 186"/>
                            <a:gd name="T11" fmla="*/ 224 h 316"/>
                            <a:gd name="T12" fmla="*/ 178 w 186"/>
                            <a:gd name="T13" fmla="*/ 260 h 316"/>
                            <a:gd name="T14" fmla="*/ 156 w 186"/>
                            <a:gd name="T15" fmla="*/ 290 h 316"/>
                            <a:gd name="T16" fmla="*/ 140 w 186"/>
                            <a:gd name="T17" fmla="*/ 302 h 316"/>
                            <a:gd name="T18" fmla="*/ 104 w 186"/>
                            <a:gd name="T19" fmla="*/ 314 h 316"/>
                            <a:gd name="T20" fmla="*/ 86 w 186"/>
                            <a:gd name="T21" fmla="*/ 316 h 316"/>
                            <a:gd name="T22" fmla="*/ 42 w 186"/>
                            <a:gd name="T23" fmla="*/ 310 h 316"/>
                            <a:gd name="T24" fmla="*/ 24 w 186"/>
                            <a:gd name="T25" fmla="*/ 302 h 316"/>
                            <a:gd name="T26" fmla="*/ 0 w 186"/>
                            <a:gd name="T27" fmla="*/ 224 h 316"/>
                            <a:gd name="T28" fmla="*/ 6 w 186"/>
                            <a:gd name="T29" fmla="*/ 238 h 316"/>
                            <a:gd name="T30" fmla="*/ 20 w 186"/>
                            <a:gd name="T31" fmla="*/ 264 h 316"/>
                            <a:gd name="T32" fmla="*/ 30 w 186"/>
                            <a:gd name="T33" fmla="*/ 276 h 316"/>
                            <a:gd name="T34" fmla="*/ 52 w 186"/>
                            <a:gd name="T35" fmla="*/ 292 h 316"/>
                            <a:gd name="T36" fmla="*/ 82 w 186"/>
                            <a:gd name="T37" fmla="*/ 298 h 316"/>
                            <a:gd name="T38" fmla="*/ 98 w 186"/>
                            <a:gd name="T39" fmla="*/ 296 h 316"/>
                            <a:gd name="T40" fmla="*/ 122 w 186"/>
                            <a:gd name="T41" fmla="*/ 286 h 316"/>
                            <a:gd name="T42" fmla="*/ 130 w 186"/>
                            <a:gd name="T43" fmla="*/ 278 h 316"/>
                            <a:gd name="T44" fmla="*/ 140 w 186"/>
                            <a:gd name="T45" fmla="*/ 258 h 316"/>
                            <a:gd name="T46" fmla="*/ 144 w 186"/>
                            <a:gd name="T47" fmla="*/ 236 h 316"/>
                            <a:gd name="T48" fmla="*/ 144 w 186"/>
                            <a:gd name="T49" fmla="*/ 224 h 316"/>
                            <a:gd name="T50" fmla="*/ 136 w 186"/>
                            <a:gd name="T51" fmla="*/ 204 h 316"/>
                            <a:gd name="T52" fmla="*/ 130 w 186"/>
                            <a:gd name="T53" fmla="*/ 196 h 316"/>
                            <a:gd name="T54" fmla="*/ 68 w 186"/>
                            <a:gd name="T55" fmla="*/ 162 h 316"/>
                            <a:gd name="T56" fmla="*/ 52 w 186"/>
                            <a:gd name="T57" fmla="*/ 154 h 316"/>
                            <a:gd name="T58" fmla="*/ 26 w 186"/>
                            <a:gd name="T59" fmla="*/ 136 h 316"/>
                            <a:gd name="T60" fmla="*/ 18 w 186"/>
                            <a:gd name="T61" fmla="*/ 126 h 316"/>
                            <a:gd name="T62" fmla="*/ 6 w 186"/>
                            <a:gd name="T63" fmla="*/ 104 h 316"/>
                            <a:gd name="T64" fmla="*/ 2 w 186"/>
                            <a:gd name="T65" fmla="*/ 80 h 316"/>
                            <a:gd name="T66" fmla="*/ 4 w 186"/>
                            <a:gd name="T67" fmla="*/ 62 h 316"/>
                            <a:gd name="T68" fmla="*/ 18 w 186"/>
                            <a:gd name="T69" fmla="*/ 32 h 316"/>
                            <a:gd name="T70" fmla="*/ 30 w 186"/>
                            <a:gd name="T71" fmla="*/ 20 h 316"/>
                            <a:gd name="T72" fmla="*/ 60 w 186"/>
                            <a:gd name="T73" fmla="*/ 4 h 316"/>
                            <a:gd name="T74" fmla="*/ 96 w 186"/>
                            <a:gd name="T75" fmla="*/ 0 h 316"/>
                            <a:gd name="T76" fmla="*/ 114 w 186"/>
                            <a:gd name="T77" fmla="*/ 0 h 316"/>
                            <a:gd name="T78" fmla="*/ 146 w 186"/>
                            <a:gd name="T79" fmla="*/ 10 h 316"/>
                            <a:gd name="T80" fmla="*/ 162 w 186"/>
                            <a:gd name="T81" fmla="*/ 76 h 316"/>
                            <a:gd name="T82" fmla="*/ 160 w 186"/>
                            <a:gd name="T83" fmla="*/ 66 h 316"/>
                            <a:gd name="T84" fmla="*/ 146 w 186"/>
                            <a:gd name="T85" fmla="*/ 46 h 316"/>
                            <a:gd name="T86" fmla="*/ 138 w 186"/>
                            <a:gd name="T87" fmla="*/ 36 h 316"/>
                            <a:gd name="T88" fmla="*/ 116 w 186"/>
                            <a:gd name="T89" fmla="*/ 22 h 316"/>
                            <a:gd name="T90" fmla="*/ 90 w 186"/>
                            <a:gd name="T91" fmla="*/ 18 h 316"/>
                            <a:gd name="T92" fmla="*/ 76 w 186"/>
                            <a:gd name="T93" fmla="*/ 18 h 316"/>
                            <a:gd name="T94" fmla="*/ 58 w 186"/>
                            <a:gd name="T95" fmla="*/ 26 h 316"/>
                            <a:gd name="T96" fmla="*/ 50 w 186"/>
                            <a:gd name="T97" fmla="*/ 34 h 316"/>
                            <a:gd name="T98" fmla="*/ 42 w 186"/>
                            <a:gd name="T99" fmla="*/ 48 h 316"/>
                            <a:gd name="T100" fmla="*/ 38 w 186"/>
                            <a:gd name="T101" fmla="*/ 66 h 316"/>
                            <a:gd name="T102" fmla="*/ 40 w 186"/>
                            <a:gd name="T103" fmla="*/ 76 h 316"/>
                            <a:gd name="T104" fmla="*/ 46 w 186"/>
                            <a:gd name="T105" fmla="*/ 90 h 316"/>
                            <a:gd name="T106" fmla="*/ 50 w 186"/>
                            <a:gd name="T107" fmla="*/ 98 h 316"/>
                            <a:gd name="T108" fmla="*/ 100 w 186"/>
                            <a:gd name="T109" fmla="*/ 126 h 316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  <a:cxn ang="0">
                              <a:pos x="T102" y="T103"/>
                            </a:cxn>
                            <a:cxn ang="0">
                              <a:pos x="T104" y="T105"/>
                            </a:cxn>
                            <a:cxn ang="0">
                              <a:pos x="T106" y="T107"/>
                            </a:cxn>
                            <a:cxn ang="0">
                              <a:pos x="T108" y="T109"/>
                            </a:cxn>
                          </a:cxnLst>
                          <a:rect l="0" t="0" r="r" b="b"/>
                          <a:pathLst>
                            <a:path w="186" h="316">
                              <a:moveTo>
                                <a:pt x="100" y="126"/>
                              </a:moveTo>
                              <a:lnTo>
                                <a:pt x="100" y="126"/>
                              </a:lnTo>
                              <a:lnTo>
                                <a:pt x="148" y="152"/>
                              </a:lnTo>
                              <a:lnTo>
                                <a:pt x="148" y="152"/>
                              </a:lnTo>
                              <a:lnTo>
                                <a:pt x="162" y="164"/>
                              </a:lnTo>
                              <a:lnTo>
                                <a:pt x="174" y="178"/>
                              </a:lnTo>
                              <a:lnTo>
                                <a:pt x="174" y="178"/>
                              </a:lnTo>
                              <a:lnTo>
                                <a:pt x="180" y="188"/>
                              </a:lnTo>
                              <a:lnTo>
                                <a:pt x="184" y="198"/>
                              </a:lnTo>
                              <a:lnTo>
                                <a:pt x="186" y="210"/>
                              </a:lnTo>
                              <a:lnTo>
                                <a:pt x="186" y="224"/>
                              </a:lnTo>
                              <a:lnTo>
                                <a:pt x="186" y="224"/>
                              </a:lnTo>
                              <a:lnTo>
                                <a:pt x="184" y="244"/>
                              </a:lnTo>
                              <a:lnTo>
                                <a:pt x="178" y="260"/>
                              </a:lnTo>
                              <a:lnTo>
                                <a:pt x="168" y="276"/>
                              </a:lnTo>
                              <a:lnTo>
                                <a:pt x="156" y="290"/>
                              </a:lnTo>
                              <a:lnTo>
                                <a:pt x="156" y="290"/>
                              </a:lnTo>
                              <a:lnTo>
                                <a:pt x="140" y="302"/>
                              </a:lnTo>
                              <a:lnTo>
                                <a:pt x="122" y="310"/>
                              </a:lnTo>
                              <a:lnTo>
                                <a:pt x="104" y="314"/>
                              </a:lnTo>
                              <a:lnTo>
                                <a:pt x="86" y="316"/>
                              </a:lnTo>
                              <a:lnTo>
                                <a:pt x="86" y="316"/>
                              </a:lnTo>
                              <a:lnTo>
                                <a:pt x="62" y="314"/>
                              </a:lnTo>
                              <a:lnTo>
                                <a:pt x="42" y="310"/>
                              </a:lnTo>
                              <a:lnTo>
                                <a:pt x="42" y="310"/>
                              </a:lnTo>
                              <a:lnTo>
                                <a:pt x="24" y="302"/>
                              </a:lnTo>
                              <a:lnTo>
                                <a:pt x="2" y="292"/>
                              </a:lnTo>
                              <a:lnTo>
                                <a:pt x="0" y="224"/>
                              </a:lnTo>
                              <a:lnTo>
                                <a:pt x="0" y="224"/>
                              </a:lnTo>
                              <a:lnTo>
                                <a:pt x="6" y="238"/>
                              </a:lnTo>
                              <a:lnTo>
                                <a:pt x="12" y="252"/>
                              </a:lnTo>
                              <a:lnTo>
                                <a:pt x="20" y="264"/>
                              </a:lnTo>
                              <a:lnTo>
                                <a:pt x="30" y="276"/>
                              </a:lnTo>
                              <a:lnTo>
                                <a:pt x="30" y="276"/>
                              </a:lnTo>
                              <a:lnTo>
                                <a:pt x="40" y="286"/>
                              </a:lnTo>
                              <a:lnTo>
                                <a:pt x="52" y="292"/>
                              </a:lnTo>
                              <a:lnTo>
                                <a:pt x="66" y="296"/>
                              </a:lnTo>
                              <a:lnTo>
                                <a:pt x="82" y="298"/>
                              </a:lnTo>
                              <a:lnTo>
                                <a:pt x="82" y="298"/>
                              </a:lnTo>
                              <a:lnTo>
                                <a:pt x="98" y="296"/>
                              </a:lnTo>
                              <a:lnTo>
                                <a:pt x="110" y="292"/>
                              </a:lnTo>
                              <a:lnTo>
                                <a:pt x="122" y="286"/>
                              </a:lnTo>
                              <a:lnTo>
                                <a:pt x="130" y="278"/>
                              </a:lnTo>
                              <a:lnTo>
                                <a:pt x="130" y="278"/>
                              </a:lnTo>
                              <a:lnTo>
                                <a:pt x="136" y="268"/>
                              </a:lnTo>
                              <a:lnTo>
                                <a:pt x="140" y="258"/>
                              </a:lnTo>
                              <a:lnTo>
                                <a:pt x="144" y="248"/>
                              </a:lnTo>
                              <a:lnTo>
                                <a:pt x="144" y="236"/>
                              </a:lnTo>
                              <a:lnTo>
                                <a:pt x="144" y="236"/>
                              </a:lnTo>
                              <a:lnTo>
                                <a:pt x="144" y="224"/>
                              </a:lnTo>
                              <a:lnTo>
                                <a:pt x="140" y="212"/>
                              </a:lnTo>
                              <a:lnTo>
                                <a:pt x="136" y="204"/>
                              </a:lnTo>
                              <a:lnTo>
                                <a:pt x="130" y="196"/>
                              </a:lnTo>
                              <a:lnTo>
                                <a:pt x="130" y="196"/>
                              </a:lnTo>
                              <a:lnTo>
                                <a:pt x="108" y="182"/>
                              </a:lnTo>
                              <a:lnTo>
                                <a:pt x="68" y="162"/>
                              </a:lnTo>
                              <a:lnTo>
                                <a:pt x="68" y="162"/>
                              </a:lnTo>
                              <a:lnTo>
                                <a:pt x="52" y="154"/>
                              </a:lnTo>
                              <a:lnTo>
                                <a:pt x="38" y="144"/>
                              </a:lnTo>
                              <a:lnTo>
                                <a:pt x="26" y="136"/>
                              </a:lnTo>
                              <a:lnTo>
                                <a:pt x="18" y="126"/>
                              </a:lnTo>
                              <a:lnTo>
                                <a:pt x="18" y="126"/>
                              </a:lnTo>
                              <a:lnTo>
                                <a:pt x="10" y="116"/>
                              </a:lnTo>
                              <a:lnTo>
                                <a:pt x="6" y="104"/>
                              </a:lnTo>
                              <a:lnTo>
                                <a:pt x="2" y="92"/>
                              </a:lnTo>
                              <a:lnTo>
                                <a:pt x="2" y="80"/>
                              </a:lnTo>
                              <a:lnTo>
                                <a:pt x="2" y="80"/>
                              </a:lnTo>
                              <a:lnTo>
                                <a:pt x="4" y="62"/>
                              </a:lnTo>
                              <a:lnTo>
                                <a:pt x="8" y="46"/>
                              </a:lnTo>
                              <a:lnTo>
                                <a:pt x="18" y="32"/>
                              </a:lnTo>
                              <a:lnTo>
                                <a:pt x="30" y="20"/>
                              </a:lnTo>
                              <a:lnTo>
                                <a:pt x="30" y="20"/>
                              </a:lnTo>
                              <a:lnTo>
                                <a:pt x="46" y="12"/>
                              </a:lnTo>
                              <a:lnTo>
                                <a:pt x="60" y="4"/>
                              </a:lnTo>
                              <a:lnTo>
                                <a:pt x="78" y="0"/>
                              </a:lnTo>
                              <a:lnTo>
                                <a:pt x="96" y="0"/>
                              </a:lnTo>
                              <a:lnTo>
                                <a:pt x="96" y="0"/>
                              </a:lnTo>
                              <a:lnTo>
                                <a:pt x="114" y="0"/>
                              </a:lnTo>
                              <a:lnTo>
                                <a:pt x="130" y="4"/>
                              </a:lnTo>
                              <a:lnTo>
                                <a:pt x="146" y="10"/>
                              </a:lnTo>
                              <a:lnTo>
                                <a:pt x="160" y="16"/>
                              </a:lnTo>
                              <a:lnTo>
                                <a:pt x="162" y="76"/>
                              </a:lnTo>
                              <a:lnTo>
                                <a:pt x="162" y="76"/>
                              </a:lnTo>
                              <a:lnTo>
                                <a:pt x="160" y="66"/>
                              </a:lnTo>
                              <a:lnTo>
                                <a:pt x="154" y="56"/>
                              </a:lnTo>
                              <a:lnTo>
                                <a:pt x="146" y="46"/>
                              </a:lnTo>
                              <a:lnTo>
                                <a:pt x="138" y="36"/>
                              </a:lnTo>
                              <a:lnTo>
                                <a:pt x="138" y="36"/>
                              </a:lnTo>
                              <a:lnTo>
                                <a:pt x="128" y="28"/>
                              </a:lnTo>
                              <a:lnTo>
                                <a:pt x="116" y="22"/>
                              </a:lnTo>
                              <a:lnTo>
                                <a:pt x="104" y="20"/>
                              </a:lnTo>
                              <a:lnTo>
                                <a:pt x="90" y="18"/>
                              </a:lnTo>
                              <a:lnTo>
                                <a:pt x="90" y="18"/>
                              </a:lnTo>
                              <a:lnTo>
                                <a:pt x="76" y="18"/>
                              </a:lnTo>
                              <a:lnTo>
                                <a:pt x="66" y="22"/>
                              </a:lnTo>
                              <a:lnTo>
                                <a:pt x="58" y="26"/>
                              </a:lnTo>
                              <a:lnTo>
                                <a:pt x="50" y="34"/>
                              </a:lnTo>
                              <a:lnTo>
                                <a:pt x="50" y="34"/>
                              </a:lnTo>
                              <a:lnTo>
                                <a:pt x="46" y="40"/>
                              </a:lnTo>
                              <a:lnTo>
                                <a:pt x="42" y="48"/>
                              </a:lnTo>
                              <a:lnTo>
                                <a:pt x="40" y="58"/>
                              </a:lnTo>
                              <a:lnTo>
                                <a:pt x="38" y="66"/>
                              </a:lnTo>
                              <a:lnTo>
                                <a:pt x="38" y="66"/>
                              </a:lnTo>
                              <a:lnTo>
                                <a:pt x="40" y="76"/>
                              </a:lnTo>
                              <a:lnTo>
                                <a:pt x="42" y="84"/>
                              </a:lnTo>
                              <a:lnTo>
                                <a:pt x="46" y="90"/>
                              </a:lnTo>
                              <a:lnTo>
                                <a:pt x="50" y="98"/>
                              </a:lnTo>
                              <a:lnTo>
                                <a:pt x="50" y="98"/>
                              </a:lnTo>
                              <a:lnTo>
                                <a:pt x="70" y="110"/>
                              </a:lnTo>
                              <a:lnTo>
                                <a:pt x="100" y="126"/>
                              </a:lnTo>
                              <a:lnTo>
                                <a:pt x="100" y="12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3" name="Freeform 83"/>
                      <wps:cNvSpPr>
                        <a:spLocks noEditPoints="1"/>
                      </wps:cNvSpPr>
                      <wps:spPr bwMode="auto">
                        <a:xfrm>
                          <a:off x="204" y="174"/>
                          <a:ext cx="198" cy="218"/>
                        </a:xfrm>
                        <a:custGeom>
                          <a:avLst/>
                          <a:gdLst>
                            <a:gd name="T0" fmla="*/ 100 w 198"/>
                            <a:gd name="T1" fmla="*/ 0 h 218"/>
                            <a:gd name="T2" fmla="*/ 130 w 198"/>
                            <a:gd name="T3" fmla="*/ 4 h 218"/>
                            <a:gd name="T4" fmla="*/ 154 w 198"/>
                            <a:gd name="T5" fmla="*/ 16 h 218"/>
                            <a:gd name="T6" fmla="*/ 166 w 198"/>
                            <a:gd name="T7" fmla="*/ 24 h 218"/>
                            <a:gd name="T8" fmla="*/ 182 w 198"/>
                            <a:gd name="T9" fmla="*/ 44 h 218"/>
                            <a:gd name="T10" fmla="*/ 188 w 198"/>
                            <a:gd name="T11" fmla="*/ 56 h 218"/>
                            <a:gd name="T12" fmla="*/ 196 w 198"/>
                            <a:gd name="T13" fmla="*/ 82 h 218"/>
                            <a:gd name="T14" fmla="*/ 198 w 198"/>
                            <a:gd name="T15" fmla="*/ 110 h 218"/>
                            <a:gd name="T16" fmla="*/ 198 w 198"/>
                            <a:gd name="T17" fmla="*/ 122 h 218"/>
                            <a:gd name="T18" fmla="*/ 192 w 198"/>
                            <a:gd name="T19" fmla="*/ 148 h 218"/>
                            <a:gd name="T20" fmla="*/ 186 w 198"/>
                            <a:gd name="T21" fmla="*/ 162 h 218"/>
                            <a:gd name="T22" fmla="*/ 170 w 198"/>
                            <a:gd name="T23" fmla="*/ 184 h 218"/>
                            <a:gd name="T24" fmla="*/ 150 w 198"/>
                            <a:gd name="T25" fmla="*/ 204 h 218"/>
                            <a:gd name="T26" fmla="*/ 138 w 198"/>
                            <a:gd name="T27" fmla="*/ 210 h 218"/>
                            <a:gd name="T28" fmla="*/ 112 w 198"/>
                            <a:gd name="T29" fmla="*/ 218 h 218"/>
                            <a:gd name="T30" fmla="*/ 98 w 198"/>
                            <a:gd name="T31" fmla="*/ 218 h 218"/>
                            <a:gd name="T32" fmla="*/ 66 w 198"/>
                            <a:gd name="T33" fmla="*/ 214 h 218"/>
                            <a:gd name="T34" fmla="*/ 46 w 198"/>
                            <a:gd name="T35" fmla="*/ 206 h 218"/>
                            <a:gd name="T36" fmla="*/ 32 w 198"/>
                            <a:gd name="T37" fmla="*/ 192 h 218"/>
                            <a:gd name="T38" fmla="*/ 24 w 198"/>
                            <a:gd name="T39" fmla="*/ 186 h 218"/>
                            <a:gd name="T40" fmla="*/ 6 w 198"/>
                            <a:gd name="T41" fmla="*/ 150 h 218"/>
                            <a:gd name="T42" fmla="*/ 0 w 198"/>
                            <a:gd name="T43" fmla="*/ 110 h 218"/>
                            <a:gd name="T44" fmla="*/ 0 w 198"/>
                            <a:gd name="T45" fmla="*/ 96 h 218"/>
                            <a:gd name="T46" fmla="*/ 6 w 198"/>
                            <a:gd name="T47" fmla="*/ 70 h 218"/>
                            <a:gd name="T48" fmla="*/ 12 w 198"/>
                            <a:gd name="T49" fmla="*/ 56 h 218"/>
                            <a:gd name="T50" fmla="*/ 26 w 198"/>
                            <a:gd name="T51" fmla="*/ 34 h 218"/>
                            <a:gd name="T52" fmla="*/ 48 w 198"/>
                            <a:gd name="T53" fmla="*/ 16 h 218"/>
                            <a:gd name="T54" fmla="*/ 58 w 198"/>
                            <a:gd name="T55" fmla="*/ 8 h 218"/>
                            <a:gd name="T56" fmla="*/ 86 w 198"/>
                            <a:gd name="T57" fmla="*/ 0 h 218"/>
                            <a:gd name="T58" fmla="*/ 100 w 198"/>
                            <a:gd name="T59" fmla="*/ 0 h 218"/>
                            <a:gd name="T60" fmla="*/ 96 w 198"/>
                            <a:gd name="T61" fmla="*/ 16 h 218"/>
                            <a:gd name="T62" fmla="*/ 70 w 198"/>
                            <a:gd name="T63" fmla="*/ 24 h 218"/>
                            <a:gd name="T64" fmla="*/ 54 w 198"/>
                            <a:gd name="T65" fmla="*/ 46 h 218"/>
                            <a:gd name="T66" fmla="*/ 48 w 198"/>
                            <a:gd name="T67" fmla="*/ 60 h 218"/>
                            <a:gd name="T68" fmla="*/ 40 w 198"/>
                            <a:gd name="T69" fmla="*/ 92 h 218"/>
                            <a:gd name="T70" fmla="*/ 40 w 198"/>
                            <a:gd name="T71" fmla="*/ 112 h 218"/>
                            <a:gd name="T72" fmla="*/ 46 w 198"/>
                            <a:gd name="T73" fmla="*/ 148 h 218"/>
                            <a:gd name="T74" fmla="*/ 58 w 198"/>
                            <a:gd name="T75" fmla="*/ 176 h 218"/>
                            <a:gd name="T76" fmla="*/ 68 w 198"/>
                            <a:gd name="T77" fmla="*/ 188 h 218"/>
                            <a:gd name="T78" fmla="*/ 90 w 198"/>
                            <a:gd name="T79" fmla="*/ 200 h 218"/>
                            <a:gd name="T80" fmla="*/ 102 w 198"/>
                            <a:gd name="T81" fmla="*/ 200 h 218"/>
                            <a:gd name="T82" fmla="*/ 126 w 198"/>
                            <a:gd name="T83" fmla="*/ 192 h 218"/>
                            <a:gd name="T84" fmla="*/ 144 w 198"/>
                            <a:gd name="T85" fmla="*/ 172 h 218"/>
                            <a:gd name="T86" fmla="*/ 150 w 198"/>
                            <a:gd name="T87" fmla="*/ 158 h 218"/>
                            <a:gd name="T88" fmla="*/ 158 w 198"/>
                            <a:gd name="T89" fmla="*/ 126 h 218"/>
                            <a:gd name="T90" fmla="*/ 158 w 198"/>
                            <a:gd name="T91" fmla="*/ 106 h 218"/>
                            <a:gd name="T92" fmla="*/ 148 w 198"/>
                            <a:gd name="T93" fmla="*/ 60 h 218"/>
                            <a:gd name="T94" fmla="*/ 140 w 198"/>
                            <a:gd name="T95" fmla="*/ 42 h 218"/>
                            <a:gd name="T96" fmla="*/ 128 w 198"/>
                            <a:gd name="T97" fmla="*/ 28 h 218"/>
                            <a:gd name="T98" fmla="*/ 114 w 198"/>
                            <a:gd name="T99" fmla="*/ 20 h 218"/>
                            <a:gd name="T100" fmla="*/ 96 w 198"/>
                            <a:gd name="T101" fmla="*/ 16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</a:cxnLst>
                          <a:rect l="0" t="0" r="r" b="b"/>
                          <a:pathLst>
                            <a:path w="198" h="218">
                              <a:moveTo>
                                <a:pt x="100" y="0"/>
                              </a:moveTo>
                              <a:lnTo>
                                <a:pt x="100" y="0"/>
                              </a:lnTo>
                              <a:lnTo>
                                <a:pt x="116" y="0"/>
                              </a:lnTo>
                              <a:lnTo>
                                <a:pt x="130" y="4"/>
                              </a:lnTo>
                              <a:lnTo>
                                <a:pt x="142" y="8"/>
                              </a:lnTo>
                              <a:lnTo>
                                <a:pt x="154" y="16"/>
                              </a:lnTo>
                              <a:lnTo>
                                <a:pt x="154" y="16"/>
                              </a:lnTo>
                              <a:lnTo>
                                <a:pt x="166" y="24"/>
                              </a:lnTo>
                              <a:lnTo>
                                <a:pt x="174" y="34"/>
                              </a:lnTo>
                              <a:lnTo>
                                <a:pt x="182" y="44"/>
                              </a:lnTo>
                              <a:lnTo>
                                <a:pt x="188" y="56"/>
                              </a:lnTo>
                              <a:lnTo>
                                <a:pt x="188" y="56"/>
                              </a:lnTo>
                              <a:lnTo>
                                <a:pt x="192" y="70"/>
                              </a:lnTo>
                              <a:lnTo>
                                <a:pt x="196" y="82"/>
                              </a:lnTo>
                              <a:lnTo>
                                <a:pt x="198" y="96"/>
                              </a:lnTo>
                              <a:lnTo>
                                <a:pt x="198" y="110"/>
                              </a:lnTo>
                              <a:lnTo>
                                <a:pt x="198" y="110"/>
                              </a:lnTo>
                              <a:lnTo>
                                <a:pt x="198" y="122"/>
                              </a:lnTo>
                              <a:lnTo>
                                <a:pt x="196" y="136"/>
                              </a:lnTo>
                              <a:lnTo>
                                <a:pt x="192" y="148"/>
                              </a:lnTo>
                              <a:lnTo>
                                <a:pt x="186" y="162"/>
                              </a:lnTo>
                              <a:lnTo>
                                <a:pt x="186" y="162"/>
                              </a:lnTo>
                              <a:lnTo>
                                <a:pt x="178" y="174"/>
                              </a:lnTo>
                              <a:lnTo>
                                <a:pt x="170" y="184"/>
                              </a:lnTo>
                              <a:lnTo>
                                <a:pt x="162" y="194"/>
                              </a:lnTo>
                              <a:lnTo>
                                <a:pt x="150" y="204"/>
                              </a:lnTo>
                              <a:lnTo>
                                <a:pt x="150" y="204"/>
                              </a:lnTo>
                              <a:lnTo>
                                <a:pt x="138" y="210"/>
                              </a:lnTo>
                              <a:lnTo>
                                <a:pt x="126" y="214"/>
                              </a:lnTo>
                              <a:lnTo>
                                <a:pt x="112" y="218"/>
                              </a:lnTo>
                              <a:lnTo>
                                <a:pt x="98" y="218"/>
                              </a:lnTo>
                              <a:lnTo>
                                <a:pt x="98" y="218"/>
                              </a:lnTo>
                              <a:lnTo>
                                <a:pt x="76" y="216"/>
                              </a:lnTo>
                              <a:lnTo>
                                <a:pt x="66" y="214"/>
                              </a:lnTo>
                              <a:lnTo>
                                <a:pt x="56" y="210"/>
                              </a:lnTo>
                              <a:lnTo>
                                <a:pt x="46" y="206"/>
                              </a:lnTo>
                              <a:lnTo>
                                <a:pt x="38" y="200"/>
                              </a:lnTo>
                              <a:lnTo>
                                <a:pt x="32" y="192"/>
                              </a:lnTo>
                              <a:lnTo>
                                <a:pt x="24" y="186"/>
                              </a:lnTo>
                              <a:lnTo>
                                <a:pt x="24" y="186"/>
                              </a:lnTo>
                              <a:lnTo>
                                <a:pt x="14" y="168"/>
                              </a:lnTo>
                              <a:lnTo>
                                <a:pt x="6" y="150"/>
                              </a:lnTo>
                              <a:lnTo>
                                <a:pt x="0" y="130"/>
                              </a:lnTo>
                              <a:lnTo>
                                <a:pt x="0" y="110"/>
                              </a:lnTo>
                              <a:lnTo>
                                <a:pt x="0" y="110"/>
                              </a:lnTo>
                              <a:lnTo>
                                <a:pt x="0" y="96"/>
                              </a:lnTo>
                              <a:lnTo>
                                <a:pt x="2" y="82"/>
                              </a:lnTo>
                              <a:lnTo>
                                <a:pt x="6" y="70"/>
                              </a:lnTo>
                              <a:lnTo>
                                <a:pt x="12" y="56"/>
                              </a:lnTo>
                              <a:lnTo>
                                <a:pt x="12" y="56"/>
                              </a:lnTo>
                              <a:lnTo>
                                <a:pt x="18" y="44"/>
                              </a:lnTo>
                              <a:lnTo>
                                <a:pt x="26" y="34"/>
                              </a:lnTo>
                              <a:lnTo>
                                <a:pt x="36" y="24"/>
                              </a:lnTo>
                              <a:lnTo>
                                <a:pt x="48" y="16"/>
                              </a:lnTo>
                              <a:lnTo>
                                <a:pt x="48" y="16"/>
                              </a:lnTo>
                              <a:lnTo>
                                <a:pt x="58" y="8"/>
                              </a:lnTo>
                              <a:lnTo>
                                <a:pt x="72" y="4"/>
                              </a:lnTo>
                              <a:lnTo>
                                <a:pt x="86" y="0"/>
                              </a:lnTo>
                              <a:lnTo>
                                <a:pt x="100" y="0"/>
                              </a:lnTo>
                              <a:lnTo>
                                <a:pt x="100" y="0"/>
                              </a:lnTo>
                              <a:close/>
                              <a:moveTo>
                                <a:pt x="96" y="16"/>
                              </a:moveTo>
                              <a:lnTo>
                                <a:pt x="96" y="16"/>
                              </a:lnTo>
                              <a:lnTo>
                                <a:pt x="82" y="18"/>
                              </a:lnTo>
                              <a:lnTo>
                                <a:pt x="70" y="24"/>
                              </a:lnTo>
                              <a:lnTo>
                                <a:pt x="62" y="34"/>
                              </a:lnTo>
                              <a:lnTo>
                                <a:pt x="54" y="46"/>
                              </a:lnTo>
                              <a:lnTo>
                                <a:pt x="54" y="46"/>
                              </a:lnTo>
                              <a:lnTo>
                                <a:pt x="48" y="60"/>
                              </a:lnTo>
                              <a:lnTo>
                                <a:pt x="44" y="76"/>
                              </a:lnTo>
                              <a:lnTo>
                                <a:pt x="40" y="92"/>
                              </a:lnTo>
                              <a:lnTo>
                                <a:pt x="40" y="112"/>
                              </a:lnTo>
                              <a:lnTo>
                                <a:pt x="40" y="112"/>
                              </a:lnTo>
                              <a:lnTo>
                                <a:pt x="42" y="130"/>
                              </a:lnTo>
                              <a:lnTo>
                                <a:pt x="46" y="148"/>
                              </a:lnTo>
                              <a:lnTo>
                                <a:pt x="52" y="162"/>
                              </a:lnTo>
                              <a:lnTo>
                                <a:pt x="58" y="176"/>
                              </a:lnTo>
                              <a:lnTo>
                                <a:pt x="58" y="176"/>
                              </a:lnTo>
                              <a:lnTo>
                                <a:pt x="68" y="188"/>
                              </a:lnTo>
                              <a:lnTo>
                                <a:pt x="78" y="196"/>
                              </a:lnTo>
                              <a:lnTo>
                                <a:pt x="90" y="200"/>
                              </a:lnTo>
                              <a:lnTo>
                                <a:pt x="102" y="200"/>
                              </a:lnTo>
                              <a:lnTo>
                                <a:pt x="102" y="200"/>
                              </a:lnTo>
                              <a:lnTo>
                                <a:pt x="116" y="198"/>
                              </a:lnTo>
                              <a:lnTo>
                                <a:pt x="126" y="192"/>
                              </a:lnTo>
                              <a:lnTo>
                                <a:pt x="136" y="184"/>
                              </a:lnTo>
                              <a:lnTo>
                                <a:pt x="144" y="172"/>
                              </a:lnTo>
                              <a:lnTo>
                                <a:pt x="144" y="172"/>
                              </a:lnTo>
                              <a:lnTo>
                                <a:pt x="150" y="158"/>
                              </a:lnTo>
                              <a:lnTo>
                                <a:pt x="154" y="142"/>
                              </a:lnTo>
                              <a:lnTo>
                                <a:pt x="158" y="126"/>
                              </a:lnTo>
                              <a:lnTo>
                                <a:pt x="158" y="106"/>
                              </a:lnTo>
                              <a:lnTo>
                                <a:pt x="158" y="106"/>
                              </a:lnTo>
                              <a:lnTo>
                                <a:pt x="154" y="82"/>
                              </a:lnTo>
                              <a:lnTo>
                                <a:pt x="148" y="60"/>
                              </a:lnTo>
                              <a:lnTo>
                                <a:pt x="148" y="60"/>
                              </a:lnTo>
                              <a:lnTo>
                                <a:pt x="140" y="42"/>
                              </a:lnTo>
                              <a:lnTo>
                                <a:pt x="128" y="28"/>
                              </a:lnTo>
                              <a:lnTo>
                                <a:pt x="128" y="28"/>
                              </a:lnTo>
                              <a:lnTo>
                                <a:pt x="122" y="22"/>
                              </a:lnTo>
                              <a:lnTo>
                                <a:pt x="114" y="20"/>
                              </a:lnTo>
                              <a:lnTo>
                                <a:pt x="106" y="16"/>
                              </a:lnTo>
                              <a:lnTo>
                                <a:pt x="96" y="16"/>
                              </a:lnTo>
                              <a:lnTo>
                                <a:pt x="96" y="1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4" name="Freeform 84"/>
                      <wps:cNvSpPr>
                        <a:spLocks/>
                      </wps:cNvSpPr>
                      <wps:spPr bwMode="auto">
                        <a:xfrm>
                          <a:off x="622" y="138"/>
                          <a:ext cx="128" cy="254"/>
                        </a:xfrm>
                        <a:custGeom>
                          <a:avLst/>
                          <a:gdLst>
                            <a:gd name="T0" fmla="*/ 60 w 128"/>
                            <a:gd name="T1" fmla="*/ 0 h 254"/>
                            <a:gd name="T2" fmla="*/ 60 w 128"/>
                            <a:gd name="T3" fmla="*/ 42 h 254"/>
                            <a:gd name="T4" fmla="*/ 122 w 128"/>
                            <a:gd name="T5" fmla="*/ 42 h 254"/>
                            <a:gd name="T6" fmla="*/ 106 w 128"/>
                            <a:gd name="T7" fmla="*/ 60 h 254"/>
                            <a:gd name="T8" fmla="*/ 58 w 128"/>
                            <a:gd name="T9" fmla="*/ 60 h 254"/>
                            <a:gd name="T10" fmla="*/ 58 w 128"/>
                            <a:gd name="T11" fmla="*/ 188 h 254"/>
                            <a:gd name="T12" fmla="*/ 58 w 128"/>
                            <a:gd name="T13" fmla="*/ 188 h 254"/>
                            <a:gd name="T14" fmla="*/ 58 w 128"/>
                            <a:gd name="T15" fmla="*/ 200 h 254"/>
                            <a:gd name="T16" fmla="*/ 60 w 128"/>
                            <a:gd name="T17" fmla="*/ 208 h 254"/>
                            <a:gd name="T18" fmla="*/ 64 w 128"/>
                            <a:gd name="T19" fmla="*/ 216 h 254"/>
                            <a:gd name="T20" fmla="*/ 68 w 128"/>
                            <a:gd name="T21" fmla="*/ 224 h 254"/>
                            <a:gd name="T22" fmla="*/ 74 w 128"/>
                            <a:gd name="T23" fmla="*/ 228 h 254"/>
                            <a:gd name="T24" fmla="*/ 82 w 128"/>
                            <a:gd name="T25" fmla="*/ 232 h 254"/>
                            <a:gd name="T26" fmla="*/ 90 w 128"/>
                            <a:gd name="T27" fmla="*/ 234 h 254"/>
                            <a:gd name="T28" fmla="*/ 100 w 128"/>
                            <a:gd name="T29" fmla="*/ 236 h 254"/>
                            <a:gd name="T30" fmla="*/ 100 w 128"/>
                            <a:gd name="T31" fmla="*/ 236 h 254"/>
                            <a:gd name="T32" fmla="*/ 110 w 128"/>
                            <a:gd name="T33" fmla="*/ 234 h 254"/>
                            <a:gd name="T34" fmla="*/ 116 w 128"/>
                            <a:gd name="T35" fmla="*/ 232 h 254"/>
                            <a:gd name="T36" fmla="*/ 116 w 128"/>
                            <a:gd name="T37" fmla="*/ 232 h 254"/>
                            <a:gd name="T38" fmla="*/ 128 w 128"/>
                            <a:gd name="T39" fmla="*/ 224 h 254"/>
                            <a:gd name="T40" fmla="*/ 128 w 128"/>
                            <a:gd name="T41" fmla="*/ 224 h 254"/>
                            <a:gd name="T42" fmla="*/ 128 w 128"/>
                            <a:gd name="T43" fmla="*/ 228 h 254"/>
                            <a:gd name="T44" fmla="*/ 126 w 128"/>
                            <a:gd name="T45" fmla="*/ 234 h 254"/>
                            <a:gd name="T46" fmla="*/ 114 w 128"/>
                            <a:gd name="T47" fmla="*/ 244 h 254"/>
                            <a:gd name="T48" fmla="*/ 114 w 128"/>
                            <a:gd name="T49" fmla="*/ 244 h 254"/>
                            <a:gd name="T50" fmla="*/ 108 w 128"/>
                            <a:gd name="T51" fmla="*/ 248 h 254"/>
                            <a:gd name="T52" fmla="*/ 100 w 128"/>
                            <a:gd name="T53" fmla="*/ 252 h 254"/>
                            <a:gd name="T54" fmla="*/ 92 w 128"/>
                            <a:gd name="T55" fmla="*/ 254 h 254"/>
                            <a:gd name="T56" fmla="*/ 82 w 128"/>
                            <a:gd name="T57" fmla="*/ 254 h 254"/>
                            <a:gd name="T58" fmla="*/ 82 w 128"/>
                            <a:gd name="T59" fmla="*/ 254 h 254"/>
                            <a:gd name="T60" fmla="*/ 70 w 128"/>
                            <a:gd name="T61" fmla="*/ 254 h 254"/>
                            <a:gd name="T62" fmla="*/ 58 w 128"/>
                            <a:gd name="T63" fmla="*/ 250 h 254"/>
                            <a:gd name="T64" fmla="*/ 46 w 128"/>
                            <a:gd name="T65" fmla="*/ 244 h 254"/>
                            <a:gd name="T66" fmla="*/ 38 w 128"/>
                            <a:gd name="T67" fmla="*/ 236 h 254"/>
                            <a:gd name="T68" fmla="*/ 38 w 128"/>
                            <a:gd name="T69" fmla="*/ 236 h 254"/>
                            <a:gd name="T70" fmla="*/ 30 w 128"/>
                            <a:gd name="T71" fmla="*/ 228 h 254"/>
                            <a:gd name="T72" fmla="*/ 24 w 128"/>
                            <a:gd name="T73" fmla="*/ 216 h 254"/>
                            <a:gd name="T74" fmla="*/ 20 w 128"/>
                            <a:gd name="T75" fmla="*/ 204 h 254"/>
                            <a:gd name="T76" fmla="*/ 20 w 128"/>
                            <a:gd name="T77" fmla="*/ 188 h 254"/>
                            <a:gd name="T78" fmla="*/ 20 w 128"/>
                            <a:gd name="T79" fmla="*/ 60 h 254"/>
                            <a:gd name="T80" fmla="*/ 0 w 128"/>
                            <a:gd name="T81" fmla="*/ 60 h 254"/>
                            <a:gd name="T82" fmla="*/ 60 w 128"/>
                            <a:gd name="T83" fmla="*/ 0 h 254"/>
                            <a:gd name="T84" fmla="*/ 60 w 128"/>
                            <a:gd name="T85" fmla="*/ 0 h 254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</a:cxnLst>
                          <a:rect l="0" t="0" r="r" b="b"/>
                          <a:pathLst>
                            <a:path w="128" h="254">
                              <a:moveTo>
                                <a:pt x="60" y="0"/>
                              </a:moveTo>
                              <a:lnTo>
                                <a:pt x="60" y="42"/>
                              </a:lnTo>
                              <a:lnTo>
                                <a:pt x="122" y="42"/>
                              </a:lnTo>
                              <a:lnTo>
                                <a:pt x="106" y="60"/>
                              </a:lnTo>
                              <a:lnTo>
                                <a:pt x="58" y="60"/>
                              </a:lnTo>
                              <a:lnTo>
                                <a:pt x="58" y="188"/>
                              </a:lnTo>
                              <a:lnTo>
                                <a:pt x="58" y="188"/>
                              </a:lnTo>
                              <a:lnTo>
                                <a:pt x="58" y="200"/>
                              </a:lnTo>
                              <a:lnTo>
                                <a:pt x="60" y="208"/>
                              </a:lnTo>
                              <a:lnTo>
                                <a:pt x="64" y="216"/>
                              </a:lnTo>
                              <a:lnTo>
                                <a:pt x="68" y="224"/>
                              </a:lnTo>
                              <a:lnTo>
                                <a:pt x="74" y="228"/>
                              </a:lnTo>
                              <a:lnTo>
                                <a:pt x="82" y="232"/>
                              </a:lnTo>
                              <a:lnTo>
                                <a:pt x="90" y="234"/>
                              </a:lnTo>
                              <a:lnTo>
                                <a:pt x="100" y="236"/>
                              </a:lnTo>
                              <a:lnTo>
                                <a:pt x="100" y="236"/>
                              </a:lnTo>
                              <a:lnTo>
                                <a:pt x="110" y="234"/>
                              </a:lnTo>
                              <a:lnTo>
                                <a:pt x="116" y="232"/>
                              </a:lnTo>
                              <a:lnTo>
                                <a:pt x="116" y="232"/>
                              </a:lnTo>
                              <a:lnTo>
                                <a:pt x="128" y="224"/>
                              </a:lnTo>
                              <a:lnTo>
                                <a:pt x="128" y="224"/>
                              </a:lnTo>
                              <a:lnTo>
                                <a:pt x="128" y="228"/>
                              </a:lnTo>
                              <a:lnTo>
                                <a:pt x="126" y="234"/>
                              </a:lnTo>
                              <a:lnTo>
                                <a:pt x="114" y="244"/>
                              </a:lnTo>
                              <a:lnTo>
                                <a:pt x="114" y="244"/>
                              </a:lnTo>
                              <a:lnTo>
                                <a:pt x="108" y="248"/>
                              </a:lnTo>
                              <a:lnTo>
                                <a:pt x="100" y="252"/>
                              </a:lnTo>
                              <a:lnTo>
                                <a:pt x="92" y="254"/>
                              </a:lnTo>
                              <a:lnTo>
                                <a:pt x="82" y="254"/>
                              </a:lnTo>
                              <a:lnTo>
                                <a:pt x="82" y="254"/>
                              </a:lnTo>
                              <a:lnTo>
                                <a:pt x="70" y="254"/>
                              </a:lnTo>
                              <a:lnTo>
                                <a:pt x="58" y="250"/>
                              </a:lnTo>
                              <a:lnTo>
                                <a:pt x="46" y="244"/>
                              </a:lnTo>
                              <a:lnTo>
                                <a:pt x="38" y="236"/>
                              </a:lnTo>
                              <a:lnTo>
                                <a:pt x="38" y="236"/>
                              </a:lnTo>
                              <a:lnTo>
                                <a:pt x="30" y="228"/>
                              </a:lnTo>
                              <a:lnTo>
                                <a:pt x="24" y="216"/>
                              </a:lnTo>
                              <a:lnTo>
                                <a:pt x="20" y="204"/>
                              </a:lnTo>
                              <a:lnTo>
                                <a:pt x="20" y="188"/>
                              </a:lnTo>
                              <a:lnTo>
                                <a:pt x="20" y="60"/>
                              </a:lnTo>
                              <a:lnTo>
                                <a:pt x="0" y="60"/>
                              </a:lnTo>
                              <a:lnTo>
                                <a:pt x="60" y="0"/>
                              </a:lnTo>
                              <a:lnTo>
                                <a:pt x="60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5" name="Freeform 85"/>
                      <wps:cNvSpPr>
                        <a:spLocks/>
                      </wps:cNvSpPr>
                      <wps:spPr bwMode="auto">
                        <a:xfrm>
                          <a:off x="764" y="76"/>
                          <a:ext cx="204" cy="312"/>
                        </a:xfrm>
                        <a:custGeom>
                          <a:avLst/>
                          <a:gdLst>
                            <a:gd name="T0" fmla="*/ 124 w 204"/>
                            <a:gd name="T1" fmla="*/ 98 h 312"/>
                            <a:gd name="T2" fmla="*/ 150 w 204"/>
                            <a:gd name="T3" fmla="*/ 102 h 312"/>
                            <a:gd name="T4" fmla="*/ 172 w 204"/>
                            <a:gd name="T5" fmla="*/ 114 h 312"/>
                            <a:gd name="T6" fmla="*/ 180 w 204"/>
                            <a:gd name="T7" fmla="*/ 124 h 312"/>
                            <a:gd name="T8" fmla="*/ 190 w 204"/>
                            <a:gd name="T9" fmla="*/ 146 h 312"/>
                            <a:gd name="T10" fmla="*/ 192 w 204"/>
                            <a:gd name="T11" fmla="*/ 296 h 312"/>
                            <a:gd name="T12" fmla="*/ 192 w 204"/>
                            <a:gd name="T13" fmla="*/ 302 h 312"/>
                            <a:gd name="T14" fmla="*/ 194 w 204"/>
                            <a:gd name="T15" fmla="*/ 306 h 312"/>
                            <a:gd name="T16" fmla="*/ 140 w 204"/>
                            <a:gd name="T17" fmla="*/ 312 h 312"/>
                            <a:gd name="T18" fmla="*/ 146 w 204"/>
                            <a:gd name="T19" fmla="*/ 308 h 312"/>
                            <a:gd name="T20" fmla="*/ 152 w 204"/>
                            <a:gd name="T21" fmla="*/ 300 h 312"/>
                            <a:gd name="T22" fmla="*/ 152 w 204"/>
                            <a:gd name="T23" fmla="*/ 176 h 312"/>
                            <a:gd name="T24" fmla="*/ 152 w 204"/>
                            <a:gd name="T25" fmla="*/ 164 h 312"/>
                            <a:gd name="T26" fmla="*/ 146 w 204"/>
                            <a:gd name="T27" fmla="*/ 146 h 312"/>
                            <a:gd name="T28" fmla="*/ 142 w 204"/>
                            <a:gd name="T29" fmla="*/ 138 h 312"/>
                            <a:gd name="T30" fmla="*/ 126 w 204"/>
                            <a:gd name="T31" fmla="*/ 128 h 312"/>
                            <a:gd name="T32" fmla="*/ 104 w 204"/>
                            <a:gd name="T33" fmla="*/ 124 h 312"/>
                            <a:gd name="T34" fmla="*/ 90 w 204"/>
                            <a:gd name="T35" fmla="*/ 126 h 312"/>
                            <a:gd name="T36" fmla="*/ 76 w 204"/>
                            <a:gd name="T37" fmla="*/ 132 h 312"/>
                            <a:gd name="T38" fmla="*/ 54 w 204"/>
                            <a:gd name="T39" fmla="*/ 148 h 312"/>
                            <a:gd name="T40" fmla="*/ 54 w 204"/>
                            <a:gd name="T41" fmla="*/ 296 h 312"/>
                            <a:gd name="T42" fmla="*/ 58 w 204"/>
                            <a:gd name="T43" fmla="*/ 304 h 312"/>
                            <a:gd name="T44" fmla="*/ 62 w 204"/>
                            <a:gd name="T45" fmla="*/ 308 h 312"/>
                            <a:gd name="T46" fmla="*/ 4 w 204"/>
                            <a:gd name="T47" fmla="*/ 312 h 312"/>
                            <a:gd name="T48" fmla="*/ 8 w 204"/>
                            <a:gd name="T49" fmla="*/ 308 h 312"/>
                            <a:gd name="T50" fmla="*/ 14 w 204"/>
                            <a:gd name="T51" fmla="*/ 300 h 312"/>
                            <a:gd name="T52" fmla="*/ 14 w 204"/>
                            <a:gd name="T53" fmla="*/ 28 h 312"/>
                            <a:gd name="T54" fmla="*/ 14 w 204"/>
                            <a:gd name="T55" fmla="*/ 22 h 312"/>
                            <a:gd name="T56" fmla="*/ 12 w 204"/>
                            <a:gd name="T57" fmla="*/ 16 h 312"/>
                            <a:gd name="T58" fmla="*/ 54 w 204"/>
                            <a:gd name="T59" fmla="*/ 0 h 312"/>
                            <a:gd name="T60" fmla="*/ 54 w 204"/>
                            <a:gd name="T61" fmla="*/ 130 h 312"/>
                            <a:gd name="T62" fmla="*/ 90 w 204"/>
                            <a:gd name="T63" fmla="*/ 106 h 312"/>
                            <a:gd name="T64" fmla="*/ 124 w 204"/>
                            <a:gd name="T65" fmla="*/ 98 h 31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</a:cxnLst>
                          <a:rect l="0" t="0" r="r" b="b"/>
                          <a:pathLst>
                            <a:path w="204" h="312">
                              <a:moveTo>
                                <a:pt x="124" y="98"/>
                              </a:moveTo>
                              <a:lnTo>
                                <a:pt x="124" y="98"/>
                              </a:lnTo>
                              <a:lnTo>
                                <a:pt x="136" y="98"/>
                              </a:lnTo>
                              <a:lnTo>
                                <a:pt x="150" y="102"/>
                              </a:lnTo>
                              <a:lnTo>
                                <a:pt x="162" y="108"/>
                              </a:lnTo>
                              <a:lnTo>
                                <a:pt x="172" y="114"/>
                              </a:lnTo>
                              <a:lnTo>
                                <a:pt x="172" y="114"/>
                              </a:lnTo>
                              <a:lnTo>
                                <a:pt x="180" y="124"/>
                              </a:lnTo>
                              <a:lnTo>
                                <a:pt x="186" y="134"/>
                              </a:lnTo>
                              <a:lnTo>
                                <a:pt x="190" y="146"/>
                              </a:lnTo>
                              <a:lnTo>
                                <a:pt x="192" y="160"/>
                              </a:lnTo>
                              <a:lnTo>
                                <a:pt x="192" y="296"/>
                              </a:lnTo>
                              <a:lnTo>
                                <a:pt x="192" y="296"/>
                              </a:lnTo>
                              <a:lnTo>
                                <a:pt x="192" y="302"/>
                              </a:lnTo>
                              <a:lnTo>
                                <a:pt x="194" y="306"/>
                              </a:lnTo>
                              <a:lnTo>
                                <a:pt x="194" y="306"/>
                              </a:lnTo>
                              <a:lnTo>
                                <a:pt x="204" y="312"/>
                              </a:lnTo>
                              <a:lnTo>
                                <a:pt x="140" y="312"/>
                              </a:lnTo>
                              <a:lnTo>
                                <a:pt x="140" y="312"/>
                              </a:lnTo>
                              <a:lnTo>
                                <a:pt x="146" y="308"/>
                              </a:lnTo>
                              <a:lnTo>
                                <a:pt x="150" y="304"/>
                              </a:lnTo>
                              <a:lnTo>
                                <a:pt x="152" y="300"/>
                              </a:lnTo>
                              <a:lnTo>
                                <a:pt x="152" y="296"/>
                              </a:lnTo>
                              <a:lnTo>
                                <a:pt x="152" y="176"/>
                              </a:lnTo>
                              <a:lnTo>
                                <a:pt x="152" y="176"/>
                              </a:lnTo>
                              <a:lnTo>
                                <a:pt x="152" y="164"/>
                              </a:lnTo>
                              <a:lnTo>
                                <a:pt x="150" y="154"/>
                              </a:lnTo>
                              <a:lnTo>
                                <a:pt x="146" y="146"/>
                              </a:lnTo>
                              <a:lnTo>
                                <a:pt x="142" y="138"/>
                              </a:lnTo>
                              <a:lnTo>
                                <a:pt x="142" y="138"/>
                              </a:lnTo>
                              <a:lnTo>
                                <a:pt x="134" y="132"/>
                              </a:lnTo>
                              <a:lnTo>
                                <a:pt x="126" y="128"/>
                              </a:lnTo>
                              <a:lnTo>
                                <a:pt x="116" y="126"/>
                              </a:lnTo>
                              <a:lnTo>
                                <a:pt x="104" y="124"/>
                              </a:lnTo>
                              <a:lnTo>
                                <a:pt x="104" y="124"/>
                              </a:lnTo>
                              <a:lnTo>
                                <a:pt x="90" y="126"/>
                              </a:lnTo>
                              <a:lnTo>
                                <a:pt x="76" y="132"/>
                              </a:lnTo>
                              <a:lnTo>
                                <a:pt x="76" y="132"/>
                              </a:lnTo>
                              <a:lnTo>
                                <a:pt x="64" y="138"/>
                              </a:lnTo>
                              <a:lnTo>
                                <a:pt x="54" y="148"/>
                              </a:lnTo>
                              <a:lnTo>
                                <a:pt x="54" y="296"/>
                              </a:lnTo>
                              <a:lnTo>
                                <a:pt x="54" y="296"/>
                              </a:lnTo>
                              <a:lnTo>
                                <a:pt x="56" y="300"/>
                              </a:lnTo>
                              <a:lnTo>
                                <a:pt x="58" y="304"/>
                              </a:lnTo>
                              <a:lnTo>
                                <a:pt x="58" y="304"/>
                              </a:lnTo>
                              <a:lnTo>
                                <a:pt x="62" y="308"/>
                              </a:lnTo>
                              <a:lnTo>
                                <a:pt x="68" y="312"/>
                              </a:lnTo>
                              <a:lnTo>
                                <a:pt x="4" y="312"/>
                              </a:lnTo>
                              <a:lnTo>
                                <a:pt x="4" y="312"/>
                              </a:lnTo>
                              <a:lnTo>
                                <a:pt x="8" y="308"/>
                              </a:lnTo>
                              <a:lnTo>
                                <a:pt x="12" y="304"/>
                              </a:lnTo>
                              <a:lnTo>
                                <a:pt x="14" y="300"/>
                              </a:lnTo>
                              <a:lnTo>
                                <a:pt x="14" y="296"/>
                              </a:lnTo>
                              <a:lnTo>
                                <a:pt x="14" y="28"/>
                              </a:lnTo>
                              <a:lnTo>
                                <a:pt x="14" y="28"/>
                              </a:lnTo>
                              <a:lnTo>
                                <a:pt x="14" y="22"/>
                              </a:lnTo>
                              <a:lnTo>
                                <a:pt x="12" y="16"/>
                              </a:lnTo>
                              <a:lnTo>
                                <a:pt x="12" y="16"/>
                              </a:lnTo>
                              <a:lnTo>
                                <a:pt x="0" y="10"/>
                              </a:lnTo>
                              <a:lnTo>
                                <a:pt x="54" y="0"/>
                              </a:lnTo>
                              <a:lnTo>
                                <a:pt x="54" y="130"/>
                              </a:lnTo>
                              <a:lnTo>
                                <a:pt x="54" y="130"/>
                              </a:lnTo>
                              <a:lnTo>
                                <a:pt x="72" y="116"/>
                              </a:lnTo>
                              <a:lnTo>
                                <a:pt x="90" y="106"/>
                              </a:lnTo>
                              <a:lnTo>
                                <a:pt x="108" y="100"/>
                              </a:lnTo>
                              <a:lnTo>
                                <a:pt x="124" y="98"/>
                              </a:lnTo>
                              <a:lnTo>
                                <a:pt x="124" y="9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6" name="Freeform 86"/>
                      <wps:cNvSpPr>
                        <a:spLocks/>
                      </wps:cNvSpPr>
                      <wps:spPr bwMode="auto">
                        <a:xfrm>
                          <a:off x="1172" y="174"/>
                          <a:ext cx="334" cy="214"/>
                        </a:xfrm>
                        <a:custGeom>
                          <a:avLst/>
                          <a:gdLst>
                            <a:gd name="T0" fmla="*/ 256 w 334"/>
                            <a:gd name="T1" fmla="*/ 0 h 214"/>
                            <a:gd name="T2" fmla="*/ 280 w 334"/>
                            <a:gd name="T3" fmla="*/ 4 h 214"/>
                            <a:gd name="T4" fmla="*/ 302 w 334"/>
                            <a:gd name="T5" fmla="*/ 16 h 214"/>
                            <a:gd name="T6" fmla="*/ 312 w 334"/>
                            <a:gd name="T7" fmla="*/ 26 h 214"/>
                            <a:gd name="T8" fmla="*/ 322 w 334"/>
                            <a:gd name="T9" fmla="*/ 48 h 214"/>
                            <a:gd name="T10" fmla="*/ 322 w 334"/>
                            <a:gd name="T11" fmla="*/ 198 h 214"/>
                            <a:gd name="T12" fmla="*/ 324 w 334"/>
                            <a:gd name="T13" fmla="*/ 202 h 214"/>
                            <a:gd name="T14" fmla="*/ 326 w 334"/>
                            <a:gd name="T15" fmla="*/ 206 h 214"/>
                            <a:gd name="T16" fmla="*/ 272 w 334"/>
                            <a:gd name="T17" fmla="*/ 214 h 214"/>
                            <a:gd name="T18" fmla="*/ 276 w 334"/>
                            <a:gd name="T19" fmla="*/ 210 h 214"/>
                            <a:gd name="T20" fmla="*/ 284 w 334"/>
                            <a:gd name="T21" fmla="*/ 202 h 214"/>
                            <a:gd name="T22" fmla="*/ 284 w 334"/>
                            <a:gd name="T23" fmla="*/ 76 h 214"/>
                            <a:gd name="T24" fmla="*/ 284 w 334"/>
                            <a:gd name="T25" fmla="*/ 64 h 214"/>
                            <a:gd name="T26" fmla="*/ 278 w 334"/>
                            <a:gd name="T27" fmla="*/ 46 h 214"/>
                            <a:gd name="T28" fmla="*/ 272 w 334"/>
                            <a:gd name="T29" fmla="*/ 40 h 214"/>
                            <a:gd name="T30" fmla="*/ 258 w 334"/>
                            <a:gd name="T31" fmla="*/ 30 h 214"/>
                            <a:gd name="T32" fmla="*/ 236 w 334"/>
                            <a:gd name="T33" fmla="*/ 26 h 214"/>
                            <a:gd name="T34" fmla="*/ 222 w 334"/>
                            <a:gd name="T35" fmla="*/ 28 h 214"/>
                            <a:gd name="T36" fmla="*/ 198 w 334"/>
                            <a:gd name="T37" fmla="*/ 42 h 214"/>
                            <a:gd name="T38" fmla="*/ 188 w 334"/>
                            <a:gd name="T39" fmla="*/ 54 h 214"/>
                            <a:gd name="T40" fmla="*/ 188 w 334"/>
                            <a:gd name="T41" fmla="*/ 198 h 214"/>
                            <a:gd name="T42" fmla="*/ 190 w 334"/>
                            <a:gd name="T43" fmla="*/ 202 h 214"/>
                            <a:gd name="T44" fmla="*/ 192 w 334"/>
                            <a:gd name="T45" fmla="*/ 206 h 214"/>
                            <a:gd name="T46" fmla="*/ 136 w 334"/>
                            <a:gd name="T47" fmla="*/ 214 h 214"/>
                            <a:gd name="T48" fmla="*/ 142 w 334"/>
                            <a:gd name="T49" fmla="*/ 210 h 214"/>
                            <a:gd name="T50" fmla="*/ 148 w 334"/>
                            <a:gd name="T51" fmla="*/ 202 h 214"/>
                            <a:gd name="T52" fmla="*/ 148 w 334"/>
                            <a:gd name="T53" fmla="*/ 74 h 214"/>
                            <a:gd name="T54" fmla="*/ 148 w 334"/>
                            <a:gd name="T55" fmla="*/ 62 h 214"/>
                            <a:gd name="T56" fmla="*/ 142 w 334"/>
                            <a:gd name="T57" fmla="*/ 44 h 214"/>
                            <a:gd name="T58" fmla="*/ 130 w 334"/>
                            <a:gd name="T59" fmla="*/ 32 h 214"/>
                            <a:gd name="T60" fmla="*/ 112 w 334"/>
                            <a:gd name="T61" fmla="*/ 26 h 214"/>
                            <a:gd name="T62" fmla="*/ 102 w 334"/>
                            <a:gd name="T63" fmla="*/ 26 h 214"/>
                            <a:gd name="T64" fmla="*/ 76 w 334"/>
                            <a:gd name="T65" fmla="*/ 32 h 214"/>
                            <a:gd name="T66" fmla="*/ 56 w 334"/>
                            <a:gd name="T67" fmla="*/ 48 h 214"/>
                            <a:gd name="T68" fmla="*/ 56 w 334"/>
                            <a:gd name="T69" fmla="*/ 198 h 214"/>
                            <a:gd name="T70" fmla="*/ 58 w 334"/>
                            <a:gd name="T71" fmla="*/ 206 h 214"/>
                            <a:gd name="T72" fmla="*/ 68 w 334"/>
                            <a:gd name="T73" fmla="*/ 214 h 214"/>
                            <a:gd name="T74" fmla="*/ 4 w 334"/>
                            <a:gd name="T75" fmla="*/ 214 h 214"/>
                            <a:gd name="T76" fmla="*/ 14 w 334"/>
                            <a:gd name="T77" fmla="*/ 206 h 214"/>
                            <a:gd name="T78" fmla="*/ 16 w 334"/>
                            <a:gd name="T79" fmla="*/ 198 h 214"/>
                            <a:gd name="T80" fmla="*/ 16 w 334"/>
                            <a:gd name="T81" fmla="*/ 28 h 214"/>
                            <a:gd name="T82" fmla="*/ 12 w 334"/>
                            <a:gd name="T83" fmla="*/ 16 h 214"/>
                            <a:gd name="T84" fmla="*/ 6 w 334"/>
                            <a:gd name="T85" fmla="*/ 12 h 214"/>
                            <a:gd name="T86" fmla="*/ 56 w 334"/>
                            <a:gd name="T87" fmla="*/ 0 h 214"/>
                            <a:gd name="T88" fmla="*/ 56 w 334"/>
                            <a:gd name="T89" fmla="*/ 30 h 214"/>
                            <a:gd name="T90" fmla="*/ 86 w 334"/>
                            <a:gd name="T91" fmla="*/ 10 h 214"/>
                            <a:gd name="T92" fmla="*/ 94 w 334"/>
                            <a:gd name="T93" fmla="*/ 6 h 214"/>
                            <a:gd name="T94" fmla="*/ 112 w 334"/>
                            <a:gd name="T95" fmla="*/ 0 h 214"/>
                            <a:gd name="T96" fmla="*/ 122 w 334"/>
                            <a:gd name="T97" fmla="*/ 0 h 214"/>
                            <a:gd name="T98" fmla="*/ 142 w 334"/>
                            <a:gd name="T99" fmla="*/ 2 h 214"/>
                            <a:gd name="T100" fmla="*/ 160 w 334"/>
                            <a:gd name="T101" fmla="*/ 10 h 214"/>
                            <a:gd name="T102" fmla="*/ 168 w 334"/>
                            <a:gd name="T103" fmla="*/ 16 h 214"/>
                            <a:gd name="T104" fmla="*/ 180 w 334"/>
                            <a:gd name="T105" fmla="*/ 30 h 214"/>
                            <a:gd name="T106" fmla="*/ 184 w 334"/>
                            <a:gd name="T107" fmla="*/ 40 h 214"/>
                            <a:gd name="T108" fmla="*/ 216 w 334"/>
                            <a:gd name="T109" fmla="*/ 12 h 214"/>
                            <a:gd name="T110" fmla="*/ 226 w 334"/>
                            <a:gd name="T111" fmla="*/ 6 h 214"/>
                            <a:gd name="T112" fmla="*/ 246 w 334"/>
                            <a:gd name="T113" fmla="*/ 0 h 214"/>
                            <a:gd name="T114" fmla="*/ 256 w 334"/>
                            <a:gd name="T115" fmla="*/ 0 h 214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  <a:cxn ang="0">
                              <a:pos x="T102" y="T103"/>
                            </a:cxn>
                            <a:cxn ang="0">
                              <a:pos x="T104" y="T105"/>
                            </a:cxn>
                            <a:cxn ang="0">
                              <a:pos x="T106" y="T107"/>
                            </a:cxn>
                            <a:cxn ang="0">
                              <a:pos x="T108" y="T109"/>
                            </a:cxn>
                            <a:cxn ang="0">
                              <a:pos x="T110" y="T111"/>
                            </a:cxn>
                            <a:cxn ang="0">
                              <a:pos x="T112" y="T113"/>
                            </a:cxn>
                            <a:cxn ang="0">
                              <a:pos x="T114" y="T115"/>
                            </a:cxn>
                          </a:cxnLst>
                          <a:rect l="0" t="0" r="r" b="b"/>
                          <a:pathLst>
                            <a:path w="334" h="214">
                              <a:moveTo>
                                <a:pt x="256" y="0"/>
                              </a:moveTo>
                              <a:lnTo>
                                <a:pt x="256" y="0"/>
                              </a:lnTo>
                              <a:lnTo>
                                <a:pt x="268" y="0"/>
                              </a:lnTo>
                              <a:lnTo>
                                <a:pt x="280" y="4"/>
                              </a:lnTo>
                              <a:lnTo>
                                <a:pt x="292" y="10"/>
                              </a:lnTo>
                              <a:lnTo>
                                <a:pt x="302" y="16"/>
                              </a:lnTo>
                              <a:lnTo>
                                <a:pt x="302" y="16"/>
                              </a:lnTo>
                              <a:lnTo>
                                <a:pt x="312" y="26"/>
                              </a:lnTo>
                              <a:lnTo>
                                <a:pt x="318" y="36"/>
                              </a:lnTo>
                              <a:lnTo>
                                <a:pt x="322" y="48"/>
                              </a:lnTo>
                              <a:lnTo>
                                <a:pt x="322" y="62"/>
                              </a:lnTo>
                              <a:lnTo>
                                <a:pt x="322" y="198"/>
                              </a:lnTo>
                              <a:lnTo>
                                <a:pt x="322" y="198"/>
                              </a:lnTo>
                              <a:lnTo>
                                <a:pt x="324" y="202"/>
                              </a:lnTo>
                              <a:lnTo>
                                <a:pt x="326" y="206"/>
                              </a:lnTo>
                              <a:lnTo>
                                <a:pt x="326" y="206"/>
                              </a:lnTo>
                              <a:lnTo>
                                <a:pt x="334" y="214"/>
                              </a:lnTo>
                              <a:lnTo>
                                <a:pt x="272" y="214"/>
                              </a:lnTo>
                              <a:lnTo>
                                <a:pt x="272" y="214"/>
                              </a:lnTo>
                              <a:lnTo>
                                <a:pt x="276" y="210"/>
                              </a:lnTo>
                              <a:lnTo>
                                <a:pt x="280" y="206"/>
                              </a:lnTo>
                              <a:lnTo>
                                <a:pt x="284" y="202"/>
                              </a:lnTo>
                              <a:lnTo>
                                <a:pt x="284" y="198"/>
                              </a:lnTo>
                              <a:lnTo>
                                <a:pt x="284" y="76"/>
                              </a:lnTo>
                              <a:lnTo>
                                <a:pt x="284" y="76"/>
                              </a:lnTo>
                              <a:lnTo>
                                <a:pt x="284" y="64"/>
                              </a:lnTo>
                              <a:lnTo>
                                <a:pt x="282" y="56"/>
                              </a:lnTo>
                              <a:lnTo>
                                <a:pt x="278" y="46"/>
                              </a:lnTo>
                              <a:lnTo>
                                <a:pt x="272" y="40"/>
                              </a:lnTo>
                              <a:lnTo>
                                <a:pt x="272" y="40"/>
                              </a:lnTo>
                              <a:lnTo>
                                <a:pt x="266" y="34"/>
                              </a:lnTo>
                              <a:lnTo>
                                <a:pt x="258" y="30"/>
                              </a:lnTo>
                              <a:lnTo>
                                <a:pt x="248" y="26"/>
                              </a:lnTo>
                              <a:lnTo>
                                <a:pt x="236" y="26"/>
                              </a:lnTo>
                              <a:lnTo>
                                <a:pt x="236" y="26"/>
                              </a:lnTo>
                              <a:lnTo>
                                <a:pt x="222" y="28"/>
                              </a:lnTo>
                              <a:lnTo>
                                <a:pt x="210" y="32"/>
                              </a:lnTo>
                              <a:lnTo>
                                <a:pt x="198" y="42"/>
                              </a:lnTo>
                              <a:lnTo>
                                <a:pt x="188" y="54"/>
                              </a:lnTo>
                              <a:lnTo>
                                <a:pt x="188" y="54"/>
                              </a:lnTo>
                              <a:lnTo>
                                <a:pt x="188" y="60"/>
                              </a:lnTo>
                              <a:lnTo>
                                <a:pt x="188" y="198"/>
                              </a:lnTo>
                              <a:lnTo>
                                <a:pt x="188" y="198"/>
                              </a:lnTo>
                              <a:lnTo>
                                <a:pt x="190" y="202"/>
                              </a:lnTo>
                              <a:lnTo>
                                <a:pt x="192" y="206"/>
                              </a:lnTo>
                              <a:lnTo>
                                <a:pt x="192" y="206"/>
                              </a:lnTo>
                              <a:lnTo>
                                <a:pt x="200" y="214"/>
                              </a:lnTo>
                              <a:lnTo>
                                <a:pt x="136" y="214"/>
                              </a:lnTo>
                              <a:lnTo>
                                <a:pt x="136" y="214"/>
                              </a:lnTo>
                              <a:lnTo>
                                <a:pt x="142" y="210"/>
                              </a:lnTo>
                              <a:lnTo>
                                <a:pt x="146" y="206"/>
                              </a:lnTo>
                              <a:lnTo>
                                <a:pt x="148" y="202"/>
                              </a:lnTo>
                              <a:lnTo>
                                <a:pt x="148" y="198"/>
                              </a:lnTo>
                              <a:lnTo>
                                <a:pt x="148" y="74"/>
                              </a:lnTo>
                              <a:lnTo>
                                <a:pt x="148" y="74"/>
                              </a:lnTo>
                              <a:lnTo>
                                <a:pt x="148" y="62"/>
                              </a:lnTo>
                              <a:lnTo>
                                <a:pt x="146" y="52"/>
                              </a:lnTo>
                              <a:lnTo>
                                <a:pt x="142" y="44"/>
                              </a:lnTo>
                              <a:lnTo>
                                <a:pt x="136" y="38"/>
                              </a:lnTo>
                              <a:lnTo>
                                <a:pt x="130" y="32"/>
                              </a:lnTo>
                              <a:lnTo>
                                <a:pt x="122" y="28"/>
                              </a:lnTo>
                              <a:lnTo>
                                <a:pt x="112" y="26"/>
                              </a:lnTo>
                              <a:lnTo>
                                <a:pt x="102" y="26"/>
                              </a:lnTo>
                              <a:lnTo>
                                <a:pt x="102" y="26"/>
                              </a:lnTo>
                              <a:lnTo>
                                <a:pt x="88" y="28"/>
                              </a:lnTo>
                              <a:lnTo>
                                <a:pt x="76" y="32"/>
                              </a:lnTo>
                              <a:lnTo>
                                <a:pt x="66" y="38"/>
                              </a:lnTo>
                              <a:lnTo>
                                <a:pt x="56" y="48"/>
                              </a:lnTo>
                              <a:lnTo>
                                <a:pt x="56" y="198"/>
                              </a:lnTo>
                              <a:lnTo>
                                <a:pt x="56" y="198"/>
                              </a:lnTo>
                              <a:lnTo>
                                <a:pt x="56" y="202"/>
                              </a:lnTo>
                              <a:lnTo>
                                <a:pt x="58" y="206"/>
                              </a:lnTo>
                              <a:lnTo>
                                <a:pt x="58" y="206"/>
                              </a:lnTo>
                              <a:lnTo>
                                <a:pt x="68" y="214"/>
                              </a:lnTo>
                              <a:lnTo>
                                <a:pt x="4" y="214"/>
                              </a:lnTo>
                              <a:lnTo>
                                <a:pt x="4" y="214"/>
                              </a:lnTo>
                              <a:lnTo>
                                <a:pt x="10" y="210"/>
                              </a:lnTo>
                              <a:lnTo>
                                <a:pt x="14" y="206"/>
                              </a:lnTo>
                              <a:lnTo>
                                <a:pt x="16" y="202"/>
                              </a:lnTo>
                              <a:lnTo>
                                <a:pt x="16" y="198"/>
                              </a:lnTo>
                              <a:lnTo>
                                <a:pt x="16" y="28"/>
                              </a:lnTo>
                              <a:lnTo>
                                <a:pt x="16" y="28"/>
                              </a:lnTo>
                              <a:lnTo>
                                <a:pt x="16" y="22"/>
                              </a:lnTo>
                              <a:lnTo>
                                <a:pt x="12" y="16"/>
                              </a:lnTo>
                              <a:lnTo>
                                <a:pt x="12" y="16"/>
                              </a:lnTo>
                              <a:lnTo>
                                <a:pt x="6" y="12"/>
                              </a:lnTo>
                              <a:lnTo>
                                <a:pt x="0" y="10"/>
                              </a:lnTo>
                              <a:lnTo>
                                <a:pt x="56" y="0"/>
                              </a:lnTo>
                              <a:lnTo>
                                <a:pt x="56" y="30"/>
                              </a:lnTo>
                              <a:lnTo>
                                <a:pt x="56" y="30"/>
                              </a:lnTo>
                              <a:lnTo>
                                <a:pt x="70" y="20"/>
                              </a:lnTo>
                              <a:lnTo>
                                <a:pt x="86" y="10"/>
                              </a:lnTo>
                              <a:lnTo>
                                <a:pt x="86" y="10"/>
                              </a:lnTo>
                              <a:lnTo>
                                <a:pt x="94" y="6"/>
                              </a:lnTo>
                              <a:lnTo>
                                <a:pt x="102" y="2"/>
                              </a:lnTo>
                              <a:lnTo>
                                <a:pt x="112" y="0"/>
                              </a:lnTo>
                              <a:lnTo>
                                <a:pt x="122" y="0"/>
                              </a:lnTo>
                              <a:lnTo>
                                <a:pt x="122" y="0"/>
                              </a:lnTo>
                              <a:lnTo>
                                <a:pt x="132" y="0"/>
                              </a:lnTo>
                              <a:lnTo>
                                <a:pt x="142" y="2"/>
                              </a:lnTo>
                              <a:lnTo>
                                <a:pt x="150" y="6"/>
                              </a:lnTo>
                              <a:lnTo>
                                <a:pt x="160" y="10"/>
                              </a:lnTo>
                              <a:lnTo>
                                <a:pt x="160" y="10"/>
                              </a:lnTo>
                              <a:lnTo>
                                <a:pt x="168" y="16"/>
                              </a:lnTo>
                              <a:lnTo>
                                <a:pt x="174" y="22"/>
                              </a:lnTo>
                              <a:lnTo>
                                <a:pt x="180" y="30"/>
                              </a:lnTo>
                              <a:lnTo>
                                <a:pt x="184" y="40"/>
                              </a:lnTo>
                              <a:lnTo>
                                <a:pt x="184" y="40"/>
                              </a:lnTo>
                              <a:lnTo>
                                <a:pt x="198" y="24"/>
                              </a:lnTo>
                              <a:lnTo>
                                <a:pt x="216" y="12"/>
                              </a:lnTo>
                              <a:lnTo>
                                <a:pt x="216" y="12"/>
                              </a:lnTo>
                              <a:lnTo>
                                <a:pt x="226" y="6"/>
                              </a:lnTo>
                              <a:lnTo>
                                <a:pt x="236" y="2"/>
                              </a:lnTo>
                              <a:lnTo>
                                <a:pt x="246" y="0"/>
                              </a:lnTo>
                              <a:lnTo>
                                <a:pt x="256" y="0"/>
                              </a:lnTo>
                              <a:lnTo>
                                <a:pt x="256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7" name="Freeform 87"/>
                      <wps:cNvSpPr>
                        <a:spLocks/>
                      </wps:cNvSpPr>
                      <wps:spPr bwMode="auto">
                        <a:xfrm>
                          <a:off x="1732" y="138"/>
                          <a:ext cx="130" cy="254"/>
                        </a:xfrm>
                        <a:custGeom>
                          <a:avLst/>
                          <a:gdLst>
                            <a:gd name="T0" fmla="*/ 60 w 130"/>
                            <a:gd name="T1" fmla="*/ 0 h 254"/>
                            <a:gd name="T2" fmla="*/ 60 w 130"/>
                            <a:gd name="T3" fmla="*/ 42 h 254"/>
                            <a:gd name="T4" fmla="*/ 122 w 130"/>
                            <a:gd name="T5" fmla="*/ 42 h 254"/>
                            <a:gd name="T6" fmla="*/ 106 w 130"/>
                            <a:gd name="T7" fmla="*/ 60 h 254"/>
                            <a:gd name="T8" fmla="*/ 58 w 130"/>
                            <a:gd name="T9" fmla="*/ 60 h 254"/>
                            <a:gd name="T10" fmla="*/ 58 w 130"/>
                            <a:gd name="T11" fmla="*/ 188 h 254"/>
                            <a:gd name="T12" fmla="*/ 58 w 130"/>
                            <a:gd name="T13" fmla="*/ 188 h 254"/>
                            <a:gd name="T14" fmla="*/ 60 w 130"/>
                            <a:gd name="T15" fmla="*/ 200 h 254"/>
                            <a:gd name="T16" fmla="*/ 62 w 130"/>
                            <a:gd name="T17" fmla="*/ 208 h 254"/>
                            <a:gd name="T18" fmla="*/ 64 w 130"/>
                            <a:gd name="T19" fmla="*/ 216 h 254"/>
                            <a:gd name="T20" fmla="*/ 70 w 130"/>
                            <a:gd name="T21" fmla="*/ 224 h 254"/>
                            <a:gd name="T22" fmla="*/ 74 w 130"/>
                            <a:gd name="T23" fmla="*/ 228 h 254"/>
                            <a:gd name="T24" fmla="*/ 82 w 130"/>
                            <a:gd name="T25" fmla="*/ 232 h 254"/>
                            <a:gd name="T26" fmla="*/ 90 w 130"/>
                            <a:gd name="T27" fmla="*/ 234 h 254"/>
                            <a:gd name="T28" fmla="*/ 100 w 130"/>
                            <a:gd name="T29" fmla="*/ 236 h 254"/>
                            <a:gd name="T30" fmla="*/ 100 w 130"/>
                            <a:gd name="T31" fmla="*/ 236 h 254"/>
                            <a:gd name="T32" fmla="*/ 110 w 130"/>
                            <a:gd name="T33" fmla="*/ 234 h 254"/>
                            <a:gd name="T34" fmla="*/ 116 w 130"/>
                            <a:gd name="T35" fmla="*/ 232 h 254"/>
                            <a:gd name="T36" fmla="*/ 116 w 130"/>
                            <a:gd name="T37" fmla="*/ 232 h 254"/>
                            <a:gd name="T38" fmla="*/ 130 w 130"/>
                            <a:gd name="T39" fmla="*/ 224 h 254"/>
                            <a:gd name="T40" fmla="*/ 130 w 130"/>
                            <a:gd name="T41" fmla="*/ 224 h 254"/>
                            <a:gd name="T42" fmla="*/ 128 w 130"/>
                            <a:gd name="T43" fmla="*/ 228 h 254"/>
                            <a:gd name="T44" fmla="*/ 126 w 130"/>
                            <a:gd name="T45" fmla="*/ 234 h 254"/>
                            <a:gd name="T46" fmla="*/ 114 w 130"/>
                            <a:gd name="T47" fmla="*/ 244 h 254"/>
                            <a:gd name="T48" fmla="*/ 114 w 130"/>
                            <a:gd name="T49" fmla="*/ 244 h 254"/>
                            <a:gd name="T50" fmla="*/ 108 w 130"/>
                            <a:gd name="T51" fmla="*/ 248 h 254"/>
                            <a:gd name="T52" fmla="*/ 100 w 130"/>
                            <a:gd name="T53" fmla="*/ 252 h 254"/>
                            <a:gd name="T54" fmla="*/ 92 w 130"/>
                            <a:gd name="T55" fmla="*/ 254 h 254"/>
                            <a:gd name="T56" fmla="*/ 84 w 130"/>
                            <a:gd name="T57" fmla="*/ 254 h 254"/>
                            <a:gd name="T58" fmla="*/ 84 w 130"/>
                            <a:gd name="T59" fmla="*/ 254 h 254"/>
                            <a:gd name="T60" fmla="*/ 70 w 130"/>
                            <a:gd name="T61" fmla="*/ 254 h 254"/>
                            <a:gd name="T62" fmla="*/ 58 w 130"/>
                            <a:gd name="T63" fmla="*/ 250 h 254"/>
                            <a:gd name="T64" fmla="*/ 46 w 130"/>
                            <a:gd name="T65" fmla="*/ 244 h 254"/>
                            <a:gd name="T66" fmla="*/ 38 w 130"/>
                            <a:gd name="T67" fmla="*/ 236 h 254"/>
                            <a:gd name="T68" fmla="*/ 38 w 130"/>
                            <a:gd name="T69" fmla="*/ 236 h 254"/>
                            <a:gd name="T70" fmla="*/ 30 w 130"/>
                            <a:gd name="T71" fmla="*/ 228 h 254"/>
                            <a:gd name="T72" fmla="*/ 24 w 130"/>
                            <a:gd name="T73" fmla="*/ 216 h 254"/>
                            <a:gd name="T74" fmla="*/ 22 w 130"/>
                            <a:gd name="T75" fmla="*/ 204 h 254"/>
                            <a:gd name="T76" fmla="*/ 20 w 130"/>
                            <a:gd name="T77" fmla="*/ 188 h 254"/>
                            <a:gd name="T78" fmla="*/ 20 w 130"/>
                            <a:gd name="T79" fmla="*/ 60 h 254"/>
                            <a:gd name="T80" fmla="*/ 0 w 130"/>
                            <a:gd name="T81" fmla="*/ 60 h 254"/>
                            <a:gd name="T82" fmla="*/ 60 w 130"/>
                            <a:gd name="T83" fmla="*/ 0 h 254"/>
                            <a:gd name="T84" fmla="*/ 60 w 130"/>
                            <a:gd name="T85" fmla="*/ 0 h 254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</a:cxnLst>
                          <a:rect l="0" t="0" r="r" b="b"/>
                          <a:pathLst>
                            <a:path w="130" h="254">
                              <a:moveTo>
                                <a:pt x="60" y="0"/>
                              </a:moveTo>
                              <a:lnTo>
                                <a:pt x="60" y="42"/>
                              </a:lnTo>
                              <a:lnTo>
                                <a:pt x="122" y="42"/>
                              </a:lnTo>
                              <a:lnTo>
                                <a:pt x="106" y="60"/>
                              </a:lnTo>
                              <a:lnTo>
                                <a:pt x="58" y="60"/>
                              </a:lnTo>
                              <a:lnTo>
                                <a:pt x="58" y="188"/>
                              </a:lnTo>
                              <a:lnTo>
                                <a:pt x="58" y="188"/>
                              </a:lnTo>
                              <a:lnTo>
                                <a:pt x="60" y="200"/>
                              </a:lnTo>
                              <a:lnTo>
                                <a:pt x="62" y="208"/>
                              </a:lnTo>
                              <a:lnTo>
                                <a:pt x="64" y="216"/>
                              </a:lnTo>
                              <a:lnTo>
                                <a:pt x="70" y="224"/>
                              </a:lnTo>
                              <a:lnTo>
                                <a:pt x="74" y="228"/>
                              </a:lnTo>
                              <a:lnTo>
                                <a:pt x="82" y="232"/>
                              </a:lnTo>
                              <a:lnTo>
                                <a:pt x="90" y="234"/>
                              </a:lnTo>
                              <a:lnTo>
                                <a:pt x="100" y="236"/>
                              </a:lnTo>
                              <a:lnTo>
                                <a:pt x="100" y="236"/>
                              </a:lnTo>
                              <a:lnTo>
                                <a:pt x="110" y="234"/>
                              </a:lnTo>
                              <a:lnTo>
                                <a:pt x="116" y="232"/>
                              </a:lnTo>
                              <a:lnTo>
                                <a:pt x="116" y="232"/>
                              </a:lnTo>
                              <a:lnTo>
                                <a:pt x="130" y="224"/>
                              </a:lnTo>
                              <a:lnTo>
                                <a:pt x="130" y="224"/>
                              </a:lnTo>
                              <a:lnTo>
                                <a:pt x="128" y="228"/>
                              </a:lnTo>
                              <a:lnTo>
                                <a:pt x="126" y="234"/>
                              </a:lnTo>
                              <a:lnTo>
                                <a:pt x="114" y="244"/>
                              </a:lnTo>
                              <a:lnTo>
                                <a:pt x="114" y="244"/>
                              </a:lnTo>
                              <a:lnTo>
                                <a:pt x="108" y="248"/>
                              </a:lnTo>
                              <a:lnTo>
                                <a:pt x="100" y="252"/>
                              </a:lnTo>
                              <a:lnTo>
                                <a:pt x="92" y="254"/>
                              </a:lnTo>
                              <a:lnTo>
                                <a:pt x="84" y="254"/>
                              </a:lnTo>
                              <a:lnTo>
                                <a:pt x="84" y="254"/>
                              </a:lnTo>
                              <a:lnTo>
                                <a:pt x="70" y="254"/>
                              </a:lnTo>
                              <a:lnTo>
                                <a:pt x="58" y="250"/>
                              </a:lnTo>
                              <a:lnTo>
                                <a:pt x="46" y="244"/>
                              </a:lnTo>
                              <a:lnTo>
                                <a:pt x="38" y="236"/>
                              </a:lnTo>
                              <a:lnTo>
                                <a:pt x="38" y="236"/>
                              </a:lnTo>
                              <a:lnTo>
                                <a:pt x="30" y="228"/>
                              </a:lnTo>
                              <a:lnTo>
                                <a:pt x="24" y="216"/>
                              </a:lnTo>
                              <a:lnTo>
                                <a:pt x="22" y="204"/>
                              </a:lnTo>
                              <a:lnTo>
                                <a:pt x="20" y="188"/>
                              </a:lnTo>
                              <a:lnTo>
                                <a:pt x="20" y="60"/>
                              </a:lnTo>
                              <a:lnTo>
                                <a:pt x="0" y="60"/>
                              </a:lnTo>
                              <a:lnTo>
                                <a:pt x="60" y="0"/>
                              </a:lnTo>
                              <a:lnTo>
                                <a:pt x="60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8" name="Freeform 88"/>
                      <wps:cNvSpPr>
                        <a:spLocks noEditPoints="1"/>
                      </wps:cNvSpPr>
                      <wps:spPr bwMode="auto">
                        <a:xfrm>
                          <a:off x="1860" y="174"/>
                          <a:ext cx="200" cy="218"/>
                        </a:xfrm>
                        <a:custGeom>
                          <a:avLst/>
                          <a:gdLst>
                            <a:gd name="T0" fmla="*/ 102 w 200"/>
                            <a:gd name="T1" fmla="*/ 0 h 218"/>
                            <a:gd name="T2" fmla="*/ 130 w 200"/>
                            <a:gd name="T3" fmla="*/ 4 h 218"/>
                            <a:gd name="T4" fmla="*/ 156 w 200"/>
                            <a:gd name="T5" fmla="*/ 16 h 218"/>
                            <a:gd name="T6" fmla="*/ 166 w 200"/>
                            <a:gd name="T7" fmla="*/ 24 h 218"/>
                            <a:gd name="T8" fmla="*/ 184 w 200"/>
                            <a:gd name="T9" fmla="*/ 44 h 218"/>
                            <a:gd name="T10" fmla="*/ 190 w 200"/>
                            <a:gd name="T11" fmla="*/ 56 h 218"/>
                            <a:gd name="T12" fmla="*/ 198 w 200"/>
                            <a:gd name="T13" fmla="*/ 82 h 218"/>
                            <a:gd name="T14" fmla="*/ 200 w 200"/>
                            <a:gd name="T15" fmla="*/ 110 h 218"/>
                            <a:gd name="T16" fmla="*/ 200 w 200"/>
                            <a:gd name="T17" fmla="*/ 122 h 218"/>
                            <a:gd name="T18" fmla="*/ 192 w 200"/>
                            <a:gd name="T19" fmla="*/ 148 h 218"/>
                            <a:gd name="T20" fmla="*/ 188 w 200"/>
                            <a:gd name="T21" fmla="*/ 162 h 218"/>
                            <a:gd name="T22" fmla="*/ 172 w 200"/>
                            <a:gd name="T23" fmla="*/ 184 h 218"/>
                            <a:gd name="T24" fmla="*/ 152 w 200"/>
                            <a:gd name="T25" fmla="*/ 204 h 218"/>
                            <a:gd name="T26" fmla="*/ 140 w 200"/>
                            <a:gd name="T27" fmla="*/ 210 h 218"/>
                            <a:gd name="T28" fmla="*/ 114 w 200"/>
                            <a:gd name="T29" fmla="*/ 218 h 218"/>
                            <a:gd name="T30" fmla="*/ 100 w 200"/>
                            <a:gd name="T31" fmla="*/ 218 h 218"/>
                            <a:gd name="T32" fmla="*/ 66 w 200"/>
                            <a:gd name="T33" fmla="*/ 214 h 218"/>
                            <a:gd name="T34" fmla="*/ 48 w 200"/>
                            <a:gd name="T35" fmla="*/ 206 h 218"/>
                            <a:gd name="T36" fmla="*/ 32 w 200"/>
                            <a:gd name="T37" fmla="*/ 192 h 218"/>
                            <a:gd name="T38" fmla="*/ 26 w 200"/>
                            <a:gd name="T39" fmla="*/ 186 h 218"/>
                            <a:gd name="T40" fmla="*/ 8 w 200"/>
                            <a:gd name="T41" fmla="*/ 150 h 218"/>
                            <a:gd name="T42" fmla="*/ 0 w 200"/>
                            <a:gd name="T43" fmla="*/ 110 h 218"/>
                            <a:gd name="T44" fmla="*/ 2 w 200"/>
                            <a:gd name="T45" fmla="*/ 96 h 218"/>
                            <a:gd name="T46" fmla="*/ 8 w 200"/>
                            <a:gd name="T47" fmla="*/ 70 h 218"/>
                            <a:gd name="T48" fmla="*/ 14 w 200"/>
                            <a:gd name="T49" fmla="*/ 56 h 218"/>
                            <a:gd name="T50" fmla="*/ 28 w 200"/>
                            <a:gd name="T51" fmla="*/ 34 h 218"/>
                            <a:gd name="T52" fmla="*/ 48 w 200"/>
                            <a:gd name="T53" fmla="*/ 16 h 218"/>
                            <a:gd name="T54" fmla="*/ 60 w 200"/>
                            <a:gd name="T55" fmla="*/ 8 h 218"/>
                            <a:gd name="T56" fmla="*/ 86 w 200"/>
                            <a:gd name="T57" fmla="*/ 0 h 218"/>
                            <a:gd name="T58" fmla="*/ 102 w 200"/>
                            <a:gd name="T59" fmla="*/ 0 h 218"/>
                            <a:gd name="T60" fmla="*/ 98 w 200"/>
                            <a:gd name="T61" fmla="*/ 16 h 218"/>
                            <a:gd name="T62" fmla="*/ 72 w 200"/>
                            <a:gd name="T63" fmla="*/ 24 h 218"/>
                            <a:gd name="T64" fmla="*/ 54 w 200"/>
                            <a:gd name="T65" fmla="*/ 46 h 218"/>
                            <a:gd name="T66" fmla="*/ 48 w 200"/>
                            <a:gd name="T67" fmla="*/ 60 h 218"/>
                            <a:gd name="T68" fmla="*/ 42 w 200"/>
                            <a:gd name="T69" fmla="*/ 92 h 218"/>
                            <a:gd name="T70" fmla="*/ 42 w 200"/>
                            <a:gd name="T71" fmla="*/ 112 h 218"/>
                            <a:gd name="T72" fmla="*/ 48 w 200"/>
                            <a:gd name="T73" fmla="*/ 148 h 218"/>
                            <a:gd name="T74" fmla="*/ 60 w 200"/>
                            <a:gd name="T75" fmla="*/ 176 h 218"/>
                            <a:gd name="T76" fmla="*/ 68 w 200"/>
                            <a:gd name="T77" fmla="*/ 188 h 218"/>
                            <a:gd name="T78" fmla="*/ 90 w 200"/>
                            <a:gd name="T79" fmla="*/ 200 h 218"/>
                            <a:gd name="T80" fmla="*/ 104 w 200"/>
                            <a:gd name="T81" fmla="*/ 200 h 218"/>
                            <a:gd name="T82" fmla="*/ 128 w 200"/>
                            <a:gd name="T83" fmla="*/ 192 h 218"/>
                            <a:gd name="T84" fmla="*/ 146 w 200"/>
                            <a:gd name="T85" fmla="*/ 172 h 218"/>
                            <a:gd name="T86" fmla="*/ 152 w 200"/>
                            <a:gd name="T87" fmla="*/ 158 h 218"/>
                            <a:gd name="T88" fmla="*/ 158 w 200"/>
                            <a:gd name="T89" fmla="*/ 126 h 218"/>
                            <a:gd name="T90" fmla="*/ 158 w 200"/>
                            <a:gd name="T91" fmla="*/ 106 h 218"/>
                            <a:gd name="T92" fmla="*/ 150 w 200"/>
                            <a:gd name="T93" fmla="*/ 60 h 218"/>
                            <a:gd name="T94" fmla="*/ 142 w 200"/>
                            <a:gd name="T95" fmla="*/ 42 h 218"/>
                            <a:gd name="T96" fmla="*/ 130 w 200"/>
                            <a:gd name="T97" fmla="*/ 28 h 218"/>
                            <a:gd name="T98" fmla="*/ 116 w 200"/>
                            <a:gd name="T99" fmla="*/ 20 h 218"/>
                            <a:gd name="T100" fmla="*/ 98 w 200"/>
                            <a:gd name="T101" fmla="*/ 16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</a:cxnLst>
                          <a:rect l="0" t="0" r="r" b="b"/>
                          <a:pathLst>
                            <a:path w="200" h="218">
                              <a:moveTo>
                                <a:pt x="102" y="0"/>
                              </a:moveTo>
                              <a:lnTo>
                                <a:pt x="102" y="0"/>
                              </a:lnTo>
                              <a:lnTo>
                                <a:pt x="116" y="0"/>
                              </a:lnTo>
                              <a:lnTo>
                                <a:pt x="130" y="4"/>
                              </a:lnTo>
                              <a:lnTo>
                                <a:pt x="144" y="8"/>
                              </a:lnTo>
                              <a:lnTo>
                                <a:pt x="156" y="16"/>
                              </a:lnTo>
                              <a:lnTo>
                                <a:pt x="156" y="16"/>
                              </a:lnTo>
                              <a:lnTo>
                                <a:pt x="166" y="24"/>
                              </a:lnTo>
                              <a:lnTo>
                                <a:pt x="176" y="34"/>
                              </a:lnTo>
                              <a:lnTo>
                                <a:pt x="184" y="44"/>
                              </a:lnTo>
                              <a:lnTo>
                                <a:pt x="190" y="56"/>
                              </a:lnTo>
                              <a:lnTo>
                                <a:pt x="190" y="56"/>
                              </a:lnTo>
                              <a:lnTo>
                                <a:pt x="194" y="70"/>
                              </a:lnTo>
                              <a:lnTo>
                                <a:pt x="198" y="82"/>
                              </a:lnTo>
                              <a:lnTo>
                                <a:pt x="200" y="96"/>
                              </a:lnTo>
                              <a:lnTo>
                                <a:pt x="200" y="110"/>
                              </a:lnTo>
                              <a:lnTo>
                                <a:pt x="200" y="110"/>
                              </a:lnTo>
                              <a:lnTo>
                                <a:pt x="200" y="122"/>
                              </a:lnTo>
                              <a:lnTo>
                                <a:pt x="196" y="136"/>
                              </a:lnTo>
                              <a:lnTo>
                                <a:pt x="192" y="148"/>
                              </a:lnTo>
                              <a:lnTo>
                                <a:pt x="188" y="162"/>
                              </a:lnTo>
                              <a:lnTo>
                                <a:pt x="188" y="162"/>
                              </a:lnTo>
                              <a:lnTo>
                                <a:pt x="180" y="174"/>
                              </a:lnTo>
                              <a:lnTo>
                                <a:pt x="172" y="184"/>
                              </a:lnTo>
                              <a:lnTo>
                                <a:pt x="162" y="194"/>
                              </a:lnTo>
                              <a:lnTo>
                                <a:pt x="152" y="204"/>
                              </a:lnTo>
                              <a:lnTo>
                                <a:pt x="152" y="204"/>
                              </a:lnTo>
                              <a:lnTo>
                                <a:pt x="140" y="210"/>
                              </a:lnTo>
                              <a:lnTo>
                                <a:pt x="128" y="214"/>
                              </a:lnTo>
                              <a:lnTo>
                                <a:pt x="114" y="218"/>
                              </a:lnTo>
                              <a:lnTo>
                                <a:pt x="100" y="218"/>
                              </a:lnTo>
                              <a:lnTo>
                                <a:pt x="100" y="218"/>
                              </a:lnTo>
                              <a:lnTo>
                                <a:pt x="78" y="216"/>
                              </a:lnTo>
                              <a:lnTo>
                                <a:pt x="66" y="214"/>
                              </a:lnTo>
                              <a:lnTo>
                                <a:pt x="58" y="210"/>
                              </a:lnTo>
                              <a:lnTo>
                                <a:pt x="48" y="206"/>
                              </a:lnTo>
                              <a:lnTo>
                                <a:pt x="40" y="200"/>
                              </a:lnTo>
                              <a:lnTo>
                                <a:pt x="32" y="192"/>
                              </a:lnTo>
                              <a:lnTo>
                                <a:pt x="26" y="186"/>
                              </a:lnTo>
                              <a:lnTo>
                                <a:pt x="26" y="186"/>
                              </a:lnTo>
                              <a:lnTo>
                                <a:pt x="14" y="168"/>
                              </a:lnTo>
                              <a:lnTo>
                                <a:pt x="8" y="150"/>
                              </a:lnTo>
                              <a:lnTo>
                                <a:pt x="2" y="130"/>
                              </a:lnTo>
                              <a:lnTo>
                                <a:pt x="0" y="110"/>
                              </a:lnTo>
                              <a:lnTo>
                                <a:pt x="0" y="110"/>
                              </a:lnTo>
                              <a:lnTo>
                                <a:pt x="2" y="96"/>
                              </a:lnTo>
                              <a:lnTo>
                                <a:pt x="4" y="82"/>
                              </a:lnTo>
                              <a:lnTo>
                                <a:pt x="8" y="70"/>
                              </a:lnTo>
                              <a:lnTo>
                                <a:pt x="14" y="56"/>
                              </a:lnTo>
                              <a:lnTo>
                                <a:pt x="14" y="56"/>
                              </a:lnTo>
                              <a:lnTo>
                                <a:pt x="20" y="44"/>
                              </a:lnTo>
                              <a:lnTo>
                                <a:pt x="28" y="34"/>
                              </a:lnTo>
                              <a:lnTo>
                                <a:pt x="38" y="24"/>
                              </a:lnTo>
                              <a:lnTo>
                                <a:pt x="48" y="16"/>
                              </a:lnTo>
                              <a:lnTo>
                                <a:pt x="48" y="16"/>
                              </a:lnTo>
                              <a:lnTo>
                                <a:pt x="60" y="8"/>
                              </a:lnTo>
                              <a:lnTo>
                                <a:pt x="74" y="4"/>
                              </a:lnTo>
                              <a:lnTo>
                                <a:pt x="86" y="0"/>
                              </a:lnTo>
                              <a:lnTo>
                                <a:pt x="102" y="0"/>
                              </a:lnTo>
                              <a:lnTo>
                                <a:pt x="102" y="0"/>
                              </a:lnTo>
                              <a:close/>
                              <a:moveTo>
                                <a:pt x="98" y="16"/>
                              </a:moveTo>
                              <a:lnTo>
                                <a:pt x="98" y="16"/>
                              </a:lnTo>
                              <a:lnTo>
                                <a:pt x="84" y="18"/>
                              </a:lnTo>
                              <a:lnTo>
                                <a:pt x="72" y="24"/>
                              </a:lnTo>
                              <a:lnTo>
                                <a:pt x="62" y="34"/>
                              </a:lnTo>
                              <a:lnTo>
                                <a:pt x="54" y="46"/>
                              </a:lnTo>
                              <a:lnTo>
                                <a:pt x="54" y="46"/>
                              </a:lnTo>
                              <a:lnTo>
                                <a:pt x="48" y="60"/>
                              </a:lnTo>
                              <a:lnTo>
                                <a:pt x="44" y="76"/>
                              </a:lnTo>
                              <a:lnTo>
                                <a:pt x="42" y="92"/>
                              </a:lnTo>
                              <a:lnTo>
                                <a:pt x="42" y="112"/>
                              </a:lnTo>
                              <a:lnTo>
                                <a:pt x="42" y="112"/>
                              </a:lnTo>
                              <a:lnTo>
                                <a:pt x="44" y="130"/>
                              </a:lnTo>
                              <a:lnTo>
                                <a:pt x="48" y="148"/>
                              </a:lnTo>
                              <a:lnTo>
                                <a:pt x="52" y="162"/>
                              </a:lnTo>
                              <a:lnTo>
                                <a:pt x="60" y="176"/>
                              </a:lnTo>
                              <a:lnTo>
                                <a:pt x="60" y="176"/>
                              </a:lnTo>
                              <a:lnTo>
                                <a:pt x="68" y="188"/>
                              </a:lnTo>
                              <a:lnTo>
                                <a:pt x="80" y="196"/>
                              </a:lnTo>
                              <a:lnTo>
                                <a:pt x="90" y="200"/>
                              </a:lnTo>
                              <a:lnTo>
                                <a:pt x="104" y="200"/>
                              </a:lnTo>
                              <a:lnTo>
                                <a:pt x="104" y="200"/>
                              </a:lnTo>
                              <a:lnTo>
                                <a:pt x="116" y="198"/>
                              </a:lnTo>
                              <a:lnTo>
                                <a:pt x="128" y="192"/>
                              </a:lnTo>
                              <a:lnTo>
                                <a:pt x="138" y="184"/>
                              </a:lnTo>
                              <a:lnTo>
                                <a:pt x="146" y="172"/>
                              </a:lnTo>
                              <a:lnTo>
                                <a:pt x="146" y="172"/>
                              </a:lnTo>
                              <a:lnTo>
                                <a:pt x="152" y="158"/>
                              </a:lnTo>
                              <a:lnTo>
                                <a:pt x="156" y="142"/>
                              </a:lnTo>
                              <a:lnTo>
                                <a:pt x="158" y="126"/>
                              </a:lnTo>
                              <a:lnTo>
                                <a:pt x="158" y="106"/>
                              </a:lnTo>
                              <a:lnTo>
                                <a:pt x="158" y="106"/>
                              </a:lnTo>
                              <a:lnTo>
                                <a:pt x="156" y="82"/>
                              </a:lnTo>
                              <a:lnTo>
                                <a:pt x="150" y="60"/>
                              </a:lnTo>
                              <a:lnTo>
                                <a:pt x="150" y="60"/>
                              </a:lnTo>
                              <a:lnTo>
                                <a:pt x="142" y="42"/>
                              </a:lnTo>
                              <a:lnTo>
                                <a:pt x="130" y="28"/>
                              </a:lnTo>
                              <a:lnTo>
                                <a:pt x="130" y="28"/>
                              </a:lnTo>
                              <a:lnTo>
                                <a:pt x="124" y="22"/>
                              </a:lnTo>
                              <a:lnTo>
                                <a:pt x="116" y="20"/>
                              </a:lnTo>
                              <a:lnTo>
                                <a:pt x="106" y="16"/>
                              </a:lnTo>
                              <a:lnTo>
                                <a:pt x="98" y="16"/>
                              </a:lnTo>
                              <a:lnTo>
                                <a:pt x="98" y="1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9" name="Freeform 89"/>
                      <wps:cNvSpPr>
                        <a:spLocks/>
                      </wps:cNvSpPr>
                      <wps:spPr bwMode="auto">
                        <a:xfrm>
                          <a:off x="2068" y="174"/>
                          <a:ext cx="200" cy="214"/>
                        </a:xfrm>
                        <a:custGeom>
                          <a:avLst/>
                          <a:gdLst>
                            <a:gd name="T0" fmla="*/ 120 w 200"/>
                            <a:gd name="T1" fmla="*/ 0 h 214"/>
                            <a:gd name="T2" fmla="*/ 154 w 200"/>
                            <a:gd name="T3" fmla="*/ 8 h 214"/>
                            <a:gd name="T4" fmla="*/ 168 w 200"/>
                            <a:gd name="T5" fmla="*/ 16 h 214"/>
                            <a:gd name="T6" fmla="*/ 178 w 200"/>
                            <a:gd name="T7" fmla="*/ 30 h 214"/>
                            <a:gd name="T8" fmla="*/ 186 w 200"/>
                            <a:gd name="T9" fmla="*/ 44 h 214"/>
                            <a:gd name="T10" fmla="*/ 188 w 200"/>
                            <a:gd name="T11" fmla="*/ 62 h 214"/>
                            <a:gd name="T12" fmla="*/ 188 w 200"/>
                            <a:gd name="T13" fmla="*/ 198 h 214"/>
                            <a:gd name="T14" fmla="*/ 190 w 200"/>
                            <a:gd name="T15" fmla="*/ 206 h 214"/>
                            <a:gd name="T16" fmla="*/ 200 w 200"/>
                            <a:gd name="T17" fmla="*/ 214 h 214"/>
                            <a:gd name="T18" fmla="*/ 138 w 200"/>
                            <a:gd name="T19" fmla="*/ 214 h 214"/>
                            <a:gd name="T20" fmla="*/ 146 w 200"/>
                            <a:gd name="T21" fmla="*/ 206 h 214"/>
                            <a:gd name="T22" fmla="*/ 150 w 200"/>
                            <a:gd name="T23" fmla="*/ 198 h 214"/>
                            <a:gd name="T24" fmla="*/ 150 w 200"/>
                            <a:gd name="T25" fmla="*/ 78 h 214"/>
                            <a:gd name="T26" fmla="*/ 146 w 200"/>
                            <a:gd name="T27" fmla="*/ 56 h 214"/>
                            <a:gd name="T28" fmla="*/ 138 w 200"/>
                            <a:gd name="T29" fmla="*/ 40 h 214"/>
                            <a:gd name="T30" fmla="*/ 122 w 200"/>
                            <a:gd name="T31" fmla="*/ 30 h 214"/>
                            <a:gd name="T32" fmla="*/ 102 w 200"/>
                            <a:gd name="T33" fmla="*/ 26 h 214"/>
                            <a:gd name="T34" fmla="*/ 88 w 200"/>
                            <a:gd name="T35" fmla="*/ 28 h 214"/>
                            <a:gd name="T36" fmla="*/ 76 w 200"/>
                            <a:gd name="T37" fmla="*/ 34 h 214"/>
                            <a:gd name="T38" fmla="*/ 56 w 200"/>
                            <a:gd name="T39" fmla="*/ 50 h 214"/>
                            <a:gd name="T40" fmla="*/ 56 w 200"/>
                            <a:gd name="T41" fmla="*/ 198 h 214"/>
                            <a:gd name="T42" fmla="*/ 58 w 200"/>
                            <a:gd name="T43" fmla="*/ 206 h 214"/>
                            <a:gd name="T44" fmla="*/ 68 w 200"/>
                            <a:gd name="T45" fmla="*/ 214 h 214"/>
                            <a:gd name="T46" fmla="*/ 4 w 200"/>
                            <a:gd name="T47" fmla="*/ 214 h 214"/>
                            <a:gd name="T48" fmla="*/ 12 w 200"/>
                            <a:gd name="T49" fmla="*/ 206 h 214"/>
                            <a:gd name="T50" fmla="*/ 16 w 200"/>
                            <a:gd name="T51" fmla="*/ 198 h 214"/>
                            <a:gd name="T52" fmla="*/ 16 w 200"/>
                            <a:gd name="T53" fmla="*/ 28 h 214"/>
                            <a:gd name="T54" fmla="*/ 12 w 200"/>
                            <a:gd name="T55" fmla="*/ 18 h 214"/>
                            <a:gd name="T56" fmla="*/ 0 w 200"/>
                            <a:gd name="T57" fmla="*/ 10 h 214"/>
                            <a:gd name="T58" fmla="*/ 56 w 200"/>
                            <a:gd name="T59" fmla="*/ 32 h 214"/>
                            <a:gd name="T60" fmla="*/ 68 w 200"/>
                            <a:gd name="T61" fmla="*/ 20 h 214"/>
                            <a:gd name="T62" fmla="*/ 84 w 200"/>
                            <a:gd name="T63" fmla="*/ 10 h 214"/>
                            <a:gd name="T64" fmla="*/ 102 w 200"/>
                            <a:gd name="T65" fmla="*/ 2 h 214"/>
                            <a:gd name="T66" fmla="*/ 120 w 200"/>
                            <a:gd name="T67" fmla="*/ 0 h 214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</a:cxnLst>
                          <a:rect l="0" t="0" r="r" b="b"/>
                          <a:pathLst>
                            <a:path w="200" h="214">
                              <a:moveTo>
                                <a:pt x="120" y="0"/>
                              </a:moveTo>
                              <a:lnTo>
                                <a:pt x="120" y="0"/>
                              </a:lnTo>
                              <a:lnTo>
                                <a:pt x="138" y="2"/>
                              </a:lnTo>
                              <a:lnTo>
                                <a:pt x="154" y="8"/>
                              </a:lnTo>
                              <a:lnTo>
                                <a:pt x="154" y="8"/>
                              </a:lnTo>
                              <a:lnTo>
                                <a:pt x="168" y="16"/>
                              </a:lnTo>
                              <a:lnTo>
                                <a:pt x="178" y="30"/>
                              </a:lnTo>
                              <a:lnTo>
                                <a:pt x="178" y="30"/>
                              </a:lnTo>
                              <a:lnTo>
                                <a:pt x="182" y="36"/>
                              </a:lnTo>
                              <a:lnTo>
                                <a:pt x="186" y="44"/>
                              </a:lnTo>
                              <a:lnTo>
                                <a:pt x="188" y="54"/>
                              </a:lnTo>
                              <a:lnTo>
                                <a:pt x="188" y="62"/>
                              </a:lnTo>
                              <a:lnTo>
                                <a:pt x="188" y="198"/>
                              </a:lnTo>
                              <a:lnTo>
                                <a:pt x="188" y="198"/>
                              </a:lnTo>
                              <a:lnTo>
                                <a:pt x="188" y="202"/>
                              </a:lnTo>
                              <a:lnTo>
                                <a:pt x="190" y="206"/>
                              </a:lnTo>
                              <a:lnTo>
                                <a:pt x="190" y="206"/>
                              </a:lnTo>
                              <a:lnTo>
                                <a:pt x="200" y="214"/>
                              </a:lnTo>
                              <a:lnTo>
                                <a:pt x="138" y="214"/>
                              </a:lnTo>
                              <a:lnTo>
                                <a:pt x="138" y="214"/>
                              </a:lnTo>
                              <a:lnTo>
                                <a:pt x="142" y="212"/>
                              </a:lnTo>
                              <a:lnTo>
                                <a:pt x="146" y="206"/>
                              </a:lnTo>
                              <a:lnTo>
                                <a:pt x="148" y="202"/>
                              </a:lnTo>
                              <a:lnTo>
                                <a:pt x="150" y="198"/>
                              </a:lnTo>
                              <a:lnTo>
                                <a:pt x="150" y="78"/>
                              </a:lnTo>
                              <a:lnTo>
                                <a:pt x="150" y="78"/>
                              </a:lnTo>
                              <a:lnTo>
                                <a:pt x="148" y="66"/>
                              </a:lnTo>
                              <a:lnTo>
                                <a:pt x="146" y="56"/>
                              </a:lnTo>
                              <a:lnTo>
                                <a:pt x="142" y="46"/>
                              </a:lnTo>
                              <a:lnTo>
                                <a:pt x="138" y="40"/>
                              </a:lnTo>
                              <a:lnTo>
                                <a:pt x="130" y="34"/>
                              </a:lnTo>
                              <a:lnTo>
                                <a:pt x="122" y="30"/>
                              </a:lnTo>
                              <a:lnTo>
                                <a:pt x="112" y="28"/>
                              </a:lnTo>
                              <a:lnTo>
                                <a:pt x="102" y="26"/>
                              </a:lnTo>
                              <a:lnTo>
                                <a:pt x="102" y="26"/>
                              </a:lnTo>
                              <a:lnTo>
                                <a:pt x="88" y="28"/>
                              </a:lnTo>
                              <a:lnTo>
                                <a:pt x="76" y="34"/>
                              </a:lnTo>
                              <a:lnTo>
                                <a:pt x="76" y="34"/>
                              </a:lnTo>
                              <a:lnTo>
                                <a:pt x="64" y="40"/>
                              </a:lnTo>
                              <a:lnTo>
                                <a:pt x="56" y="50"/>
                              </a:lnTo>
                              <a:lnTo>
                                <a:pt x="56" y="198"/>
                              </a:lnTo>
                              <a:lnTo>
                                <a:pt x="56" y="198"/>
                              </a:lnTo>
                              <a:lnTo>
                                <a:pt x="56" y="202"/>
                              </a:lnTo>
                              <a:lnTo>
                                <a:pt x="58" y="206"/>
                              </a:lnTo>
                              <a:lnTo>
                                <a:pt x="58" y="206"/>
                              </a:lnTo>
                              <a:lnTo>
                                <a:pt x="68" y="214"/>
                              </a:lnTo>
                              <a:lnTo>
                                <a:pt x="4" y="214"/>
                              </a:lnTo>
                              <a:lnTo>
                                <a:pt x="4" y="214"/>
                              </a:lnTo>
                              <a:lnTo>
                                <a:pt x="10" y="212"/>
                              </a:lnTo>
                              <a:lnTo>
                                <a:pt x="12" y="206"/>
                              </a:lnTo>
                              <a:lnTo>
                                <a:pt x="14" y="202"/>
                              </a:lnTo>
                              <a:lnTo>
                                <a:pt x="16" y="198"/>
                              </a:lnTo>
                              <a:lnTo>
                                <a:pt x="16" y="28"/>
                              </a:lnTo>
                              <a:lnTo>
                                <a:pt x="16" y="28"/>
                              </a:lnTo>
                              <a:lnTo>
                                <a:pt x="14" y="22"/>
                              </a:lnTo>
                              <a:lnTo>
                                <a:pt x="12" y="18"/>
                              </a:lnTo>
                              <a:lnTo>
                                <a:pt x="8" y="14"/>
                              </a:lnTo>
                              <a:lnTo>
                                <a:pt x="0" y="10"/>
                              </a:lnTo>
                              <a:lnTo>
                                <a:pt x="56" y="0"/>
                              </a:lnTo>
                              <a:lnTo>
                                <a:pt x="56" y="32"/>
                              </a:lnTo>
                              <a:lnTo>
                                <a:pt x="56" y="32"/>
                              </a:lnTo>
                              <a:lnTo>
                                <a:pt x="68" y="20"/>
                              </a:lnTo>
                              <a:lnTo>
                                <a:pt x="84" y="10"/>
                              </a:lnTo>
                              <a:lnTo>
                                <a:pt x="84" y="10"/>
                              </a:lnTo>
                              <a:lnTo>
                                <a:pt x="94" y="6"/>
                              </a:lnTo>
                              <a:lnTo>
                                <a:pt x="102" y="2"/>
                              </a:lnTo>
                              <a:lnTo>
                                <a:pt x="112" y="0"/>
                              </a:lnTo>
                              <a:lnTo>
                                <a:pt x="120" y="0"/>
                              </a:lnTo>
                              <a:lnTo>
                                <a:pt x="120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0" name="Freeform 90"/>
                      <wps:cNvSpPr>
                        <a:spLocks/>
                      </wps:cNvSpPr>
                      <wps:spPr bwMode="auto">
                        <a:xfrm>
                          <a:off x="1516" y="174"/>
                          <a:ext cx="206" cy="318"/>
                        </a:xfrm>
                        <a:custGeom>
                          <a:avLst/>
                          <a:gdLst>
                            <a:gd name="T0" fmla="*/ 198 w 206"/>
                            <a:gd name="T1" fmla="*/ 60 h 318"/>
                            <a:gd name="T2" fmla="*/ 176 w 206"/>
                            <a:gd name="T3" fmla="*/ 26 h 318"/>
                            <a:gd name="T4" fmla="*/ 162 w 206"/>
                            <a:gd name="T5" fmla="*/ 14 h 318"/>
                            <a:gd name="T6" fmla="*/ 148 w 206"/>
                            <a:gd name="T7" fmla="*/ 6 h 318"/>
                            <a:gd name="T8" fmla="*/ 116 w 206"/>
                            <a:gd name="T9" fmla="*/ 0 h 318"/>
                            <a:gd name="T10" fmla="*/ 98 w 206"/>
                            <a:gd name="T11" fmla="*/ 2 h 318"/>
                            <a:gd name="T12" fmla="*/ 80 w 206"/>
                            <a:gd name="T13" fmla="*/ 8 h 318"/>
                            <a:gd name="T14" fmla="*/ 54 w 206"/>
                            <a:gd name="T15" fmla="*/ 28 h 318"/>
                            <a:gd name="T16" fmla="*/ 0 w 206"/>
                            <a:gd name="T17" fmla="*/ 12 h 318"/>
                            <a:gd name="T18" fmla="*/ 6 w 206"/>
                            <a:gd name="T19" fmla="*/ 14 h 318"/>
                            <a:gd name="T20" fmla="*/ 14 w 206"/>
                            <a:gd name="T21" fmla="*/ 24 h 318"/>
                            <a:gd name="T22" fmla="*/ 16 w 206"/>
                            <a:gd name="T23" fmla="*/ 300 h 318"/>
                            <a:gd name="T24" fmla="*/ 14 w 206"/>
                            <a:gd name="T25" fmla="*/ 306 h 318"/>
                            <a:gd name="T26" fmla="*/ 8 w 206"/>
                            <a:gd name="T27" fmla="*/ 316 h 318"/>
                            <a:gd name="T28" fmla="*/ 66 w 206"/>
                            <a:gd name="T29" fmla="*/ 318 h 318"/>
                            <a:gd name="T30" fmla="*/ 62 w 206"/>
                            <a:gd name="T31" fmla="*/ 316 h 318"/>
                            <a:gd name="T32" fmla="*/ 56 w 206"/>
                            <a:gd name="T33" fmla="*/ 306 h 318"/>
                            <a:gd name="T34" fmla="*/ 54 w 206"/>
                            <a:gd name="T35" fmla="*/ 48 h 318"/>
                            <a:gd name="T36" fmla="*/ 64 w 206"/>
                            <a:gd name="T37" fmla="*/ 38 h 318"/>
                            <a:gd name="T38" fmla="*/ 74 w 206"/>
                            <a:gd name="T39" fmla="*/ 32 h 318"/>
                            <a:gd name="T40" fmla="*/ 100 w 206"/>
                            <a:gd name="T41" fmla="*/ 24 h 318"/>
                            <a:gd name="T42" fmla="*/ 112 w 206"/>
                            <a:gd name="T43" fmla="*/ 26 h 318"/>
                            <a:gd name="T44" fmla="*/ 134 w 206"/>
                            <a:gd name="T45" fmla="*/ 36 h 318"/>
                            <a:gd name="T46" fmla="*/ 144 w 206"/>
                            <a:gd name="T47" fmla="*/ 44 h 318"/>
                            <a:gd name="T48" fmla="*/ 158 w 206"/>
                            <a:gd name="T49" fmla="*/ 70 h 318"/>
                            <a:gd name="T50" fmla="*/ 162 w 206"/>
                            <a:gd name="T51" fmla="*/ 110 h 318"/>
                            <a:gd name="T52" fmla="*/ 162 w 206"/>
                            <a:gd name="T53" fmla="*/ 130 h 318"/>
                            <a:gd name="T54" fmla="*/ 152 w 206"/>
                            <a:gd name="T55" fmla="*/ 164 h 318"/>
                            <a:gd name="T56" fmla="*/ 144 w 206"/>
                            <a:gd name="T57" fmla="*/ 176 h 318"/>
                            <a:gd name="T58" fmla="*/ 124 w 206"/>
                            <a:gd name="T59" fmla="*/ 194 h 318"/>
                            <a:gd name="T60" fmla="*/ 96 w 206"/>
                            <a:gd name="T61" fmla="*/ 200 h 318"/>
                            <a:gd name="T62" fmla="*/ 86 w 206"/>
                            <a:gd name="T63" fmla="*/ 200 h 318"/>
                            <a:gd name="T64" fmla="*/ 70 w 206"/>
                            <a:gd name="T65" fmla="*/ 194 h 318"/>
                            <a:gd name="T66" fmla="*/ 72 w 206"/>
                            <a:gd name="T67" fmla="*/ 214 h 318"/>
                            <a:gd name="T68" fmla="*/ 86 w 206"/>
                            <a:gd name="T69" fmla="*/ 218 h 318"/>
                            <a:gd name="T70" fmla="*/ 102 w 206"/>
                            <a:gd name="T71" fmla="*/ 218 h 318"/>
                            <a:gd name="T72" fmla="*/ 134 w 206"/>
                            <a:gd name="T73" fmla="*/ 214 h 318"/>
                            <a:gd name="T74" fmla="*/ 154 w 206"/>
                            <a:gd name="T75" fmla="*/ 204 h 318"/>
                            <a:gd name="T76" fmla="*/ 170 w 206"/>
                            <a:gd name="T77" fmla="*/ 192 h 318"/>
                            <a:gd name="T78" fmla="*/ 178 w 206"/>
                            <a:gd name="T79" fmla="*/ 184 h 318"/>
                            <a:gd name="T80" fmla="*/ 198 w 206"/>
                            <a:gd name="T81" fmla="*/ 148 h 318"/>
                            <a:gd name="T82" fmla="*/ 206 w 206"/>
                            <a:gd name="T83" fmla="*/ 108 h 318"/>
                            <a:gd name="T84" fmla="*/ 204 w 206"/>
                            <a:gd name="T85" fmla="*/ 82 h 318"/>
                            <a:gd name="T86" fmla="*/ 198 w 206"/>
                            <a:gd name="T87" fmla="*/ 60 h 3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</a:cxnLst>
                          <a:rect l="0" t="0" r="r" b="b"/>
                          <a:pathLst>
                            <a:path w="206" h="318">
                              <a:moveTo>
                                <a:pt x="198" y="60"/>
                              </a:moveTo>
                              <a:lnTo>
                                <a:pt x="198" y="60"/>
                              </a:lnTo>
                              <a:lnTo>
                                <a:pt x="188" y="40"/>
                              </a:lnTo>
                              <a:lnTo>
                                <a:pt x="176" y="26"/>
                              </a:lnTo>
                              <a:lnTo>
                                <a:pt x="176" y="26"/>
                              </a:lnTo>
                              <a:lnTo>
                                <a:pt x="162" y="14"/>
                              </a:lnTo>
                              <a:lnTo>
                                <a:pt x="148" y="6"/>
                              </a:lnTo>
                              <a:lnTo>
                                <a:pt x="148" y="6"/>
                              </a:lnTo>
                              <a:lnTo>
                                <a:pt x="132" y="2"/>
                              </a:lnTo>
                              <a:lnTo>
                                <a:pt x="116" y="0"/>
                              </a:lnTo>
                              <a:lnTo>
                                <a:pt x="116" y="0"/>
                              </a:lnTo>
                              <a:lnTo>
                                <a:pt x="98" y="2"/>
                              </a:lnTo>
                              <a:lnTo>
                                <a:pt x="80" y="8"/>
                              </a:lnTo>
                              <a:lnTo>
                                <a:pt x="80" y="8"/>
                              </a:lnTo>
                              <a:lnTo>
                                <a:pt x="66" y="18"/>
                              </a:lnTo>
                              <a:lnTo>
                                <a:pt x="54" y="28"/>
                              </a:lnTo>
                              <a:lnTo>
                                <a:pt x="54" y="0"/>
                              </a:lnTo>
                              <a:lnTo>
                                <a:pt x="0" y="12"/>
                              </a:lnTo>
                              <a:lnTo>
                                <a:pt x="0" y="12"/>
                              </a:lnTo>
                              <a:lnTo>
                                <a:pt x="6" y="14"/>
                              </a:lnTo>
                              <a:lnTo>
                                <a:pt x="12" y="18"/>
                              </a:lnTo>
                              <a:lnTo>
                                <a:pt x="14" y="24"/>
                              </a:lnTo>
                              <a:lnTo>
                                <a:pt x="16" y="30"/>
                              </a:lnTo>
                              <a:lnTo>
                                <a:pt x="16" y="300"/>
                              </a:lnTo>
                              <a:lnTo>
                                <a:pt x="16" y="300"/>
                              </a:lnTo>
                              <a:lnTo>
                                <a:pt x="14" y="306"/>
                              </a:lnTo>
                              <a:lnTo>
                                <a:pt x="12" y="312"/>
                              </a:lnTo>
                              <a:lnTo>
                                <a:pt x="8" y="316"/>
                              </a:lnTo>
                              <a:lnTo>
                                <a:pt x="4" y="318"/>
                              </a:lnTo>
                              <a:lnTo>
                                <a:pt x="66" y="318"/>
                              </a:lnTo>
                              <a:lnTo>
                                <a:pt x="66" y="318"/>
                              </a:lnTo>
                              <a:lnTo>
                                <a:pt x="62" y="316"/>
                              </a:lnTo>
                              <a:lnTo>
                                <a:pt x="58" y="312"/>
                              </a:lnTo>
                              <a:lnTo>
                                <a:pt x="56" y="306"/>
                              </a:lnTo>
                              <a:lnTo>
                                <a:pt x="54" y="300"/>
                              </a:lnTo>
                              <a:lnTo>
                                <a:pt x="54" y="48"/>
                              </a:lnTo>
                              <a:lnTo>
                                <a:pt x="54" y="48"/>
                              </a:lnTo>
                              <a:lnTo>
                                <a:pt x="64" y="38"/>
                              </a:lnTo>
                              <a:lnTo>
                                <a:pt x="74" y="32"/>
                              </a:lnTo>
                              <a:lnTo>
                                <a:pt x="74" y="32"/>
                              </a:lnTo>
                              <a:lnTo>
                                <a:pt x="86" y="26"/>
                              </a:lnTo>
                              <a:lnTo>
                                <a:pt x="100" y="24"/>
                              </a:lnTo>
                              <a:lnTo>
                                <a:pt x="100" y="24"/>
                              </a:lnTo>
                              <a:lnTo>
                                <a:pt x="112" y="26"/>
                              </a:lnTo>
                              <a:lnTo>
                                <a:pt x="122" y="30"/>
                              </a:lnTo>
                              <a:lnTo>
                                <a:pt x="134" y="36"/>
                              </a:lnTo>
                              <a:lnTo>
                                <a:pt x="144" y="44"/>
                              </a:lnTo>
                              <a:lnTo>
                                <a:pt x="144" y="44"/>
                              </a:lnTo>
                              <a:lnTo>
                                <a:pt x="152" y="56"/>
                              </a:lnTo>
                              <a:lnTo>
                                <a:pt x="158" y="70"/>
                              </a:lnTo>
                              <a:lnTo>
                                <a:pt x="162" y="88"/>
                              </a:lnTo>
                              <a:lnTo>
                                <a:pt x="162" y="110"/>
                              </a:lnTo>
                              <a:lnTo>
                                <a:pt x="162" y="110"/>
                              </a:lnTo>
                              <a:lnTo>
                                <a:pt x="162" y="130"/>
                              </a:lnTo>
                              <a:lnTo>
                                <a:pt x="158" y="148"/>
                              </a:lnTo>
                              <a:lnTo>
                                <a:pt x="152" y="164"/>
                              </a:lnTo>
                              <a:lnTo>
                                <a:pt x="144" y="176"/>
                              </a:lnTo>
                              <a:lnTo>
                                <a:pt x="144" y="176"/>
                              </a:lnTo>
                              <a:lnTo>
                                <a:pt x="134" y="188"/>
                              </a:lnTo>
                              <a:lnTo>
                                <a:pt x="124" y="194"/>
                              </a:lnTo>
                              <a:lnTo>
                                <a:pt x="110" y="200"/>
                              </a:lnTo>
                              <a:lnTo>
                                <a:pt x="96" y="200"/>
                              </a:lnTo>
                              <a:lnTo>
                                <a:pt x="96" y="200"/>
                              </a:lnTo>
                              <a:lnTo>
                                <a:pt x="86" y="200"/>
                              </a:lnTo>
                              <a:lnTo>
                                <a:pt x="78" y="198"/>
                              </a:lnTo>
                              <a:lnTo>
                                <a:pt x="70" y="194"/>
                              </a:lnTo>
                              <a:lnTo>
                                <a:pt x="62" y="186"/>
                              </a:lnTo>
                              <a:lnTo>
                                <a:pt x="72" y="214"/>
                              </a:lnTo>
                              <a:lnTo>
                                <a:pt x="72" y="214"/>
                              </a:lnTo>
                              <a:lnTo>
                                <a:pt x="86" y="218"/>
                              </a:lnTo>
                              <a:lnTo>
                                <a:pt x="102" y="218"/>
                              </a:lnTo>
                              <a:lnTo>
                                <a:pt x="102" y="218"/>
                              </a:lnTo>
                              <a:lnTo>
                                <a:pt x="124" y="216"/>
                              </a:lnTo>
                              <a:lnTo>
                                <a:pt x="134" y="214"/>
                              </a:lnTo>
                              <a:lnTo>
                                <a:pt x="144" y="210"/>
                              </a:lnTo>
                              <a:lnTo>
                                <a:pt x="154" y="204"/>
                              </a:lnTo>
                              <a:lnTo>
                                <a:pt x="162" y="200"/>
                              </a:lnTo>
                              <a:lnTo>
                                <a:pt x="170" y="192"/>
                              </a:lnTo>
                              <a:lnTo>
                                <a:pt x="178" y="184"/>
                              </a:lnTo>
                              <a:lnTo>
                                <a:pt x="178" y="184"/>
                              </a:lnTo>
                              <a:lnTo>
                                <a:pt x="190" y="166"/>
                              </a:lnTo>
                              <a:lnTo>
                                <a:pt x="198" y="148"/>
                              </a:lnTo>
                              <a:lnTo>
                                <a:pt x="204" y="128"/>
                              </a:lnTo>
                              <a:lnTo>
                                <a:pt x="206" y="108"/>
                              </a:lnTo>
                              <a:lnTo>
                                <a:pt x="206" y="108"/>
                              </a:lnTo>
                              <a:lnTo>
                                <a:pt x="204" y="82"/>
                              </a:lnTo>
                              <a:lnTo>
                                <a:pt x="198" y="60"/>
                              </a:lnTo>
                              <a:lnTo>
                                <a:pt x="198" y="6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1" name="Freeform 91"/>
                      <wps:cNvSpPr>
                        <a:spLocks/>
                      </wps:cNvSpPr>
                      <wps:spPr bwMode="auto">
                        <a:xfrm>
                          <a:off x="410" y="174"/>
                          <a:ext cx="146" cy="218"/>
                        </a:xfrm>
                        <a:custGeom>
                          <a:avLst/>
                          <a:gdLst>
                            <a:gd name="T0" fmla="*/ 128 w 146"/>
                            <a:gd name="T1" fmla="*/ 186 h 218"/>
                            <a:gd name="T2" fmla="*/ 128 w 146"/>
                            <a:gd name="T3" fmla="*/ 186 h 218"/>
                            <a:gd name="T4" fmla="*/ 116 w 146"/>
                            <a:gd name="T5" fmla="*/ 190 h 218"/>
                            <a:gd name="T6" fmla="*/ 102 w 146"/>
                            <a:gd name="T7" fmla="*/ 192 h 218"/>
                            <a:gd name="T8" fmla="*/ 102 w 146"/>
                            <a:gd name="T9" fmla="*/ 192 h 218"/>
                            <a:gd name="T10" fmla="*/ 92 w 146"/>
                            <a:gd name="T11" fmla="*/ 192 h 218"/>
                            <a:gd name="T12" fmla="*/ 84 w 146"/>
                            <a:gd name="T13" fmla="*/ 188 h 218"/>
                            <a:gd name="T14" fmla="*/ 76 w 146"/>
                            <a:gd name="T15" fmla="*/ 184 h 218"/>
                            <a:gd name="T16" fmla="*/ 70 w 146"/>
                            <a:gd name="T17" fmla="*/ 176 h 218"/>
                            <a:gd name="T18" fmla="*/ 70 w 146"/>
                            <a:gd name="T19" fmla="*/ 176 h 218"/>
                            <a:gd name="T20" fmla="*/ 64 w 146"/>
                            <a:gd name="T21" fmla="*/ 168 h 218"/>
                            <a:gd name="T22" fmla="*/ 58 w 146"/>
                            <a:gd name="T23" fmla="*/ 158 h 218"/>
                            <a:gd name="T24" fmla="*/ 56 w 146"/>
                            <a:gd name="T25" fmla="*/ 146 h 218"/>
                            <a:gd name="T26" fmla="*/ 56 w 146"/>
                            <a:gd name="T27" fmla="*/ 134 h 218"/>
                            <a:gd name="T28" fmla="*/ 56 w 146"/>
                            <a:gd name="T29" fmla="*/ 0 h 218"/>
                            <a:gd name="T30" fmla="*/ 0 w 146"/>
                            <a:gd name="T31" fmla="*/ 10 h 218"/>
                            <a:gd name="T32" fmla="*/ 0 w 146"/>
                            <a:gd name="T33" fmla="*/ 10 h 218"/>
                            <a:gd name="T34" fmla="*/ 8 w 146"/>
                            <a:gd name="T35" fmla="*/ 14 h 218"/>
                            <a:gd name="T36" fmla="*/ 12 w 146"/>
                            <a:gd name="T37" fmla="*/ 18 h 218"/>
                            <a:gd name="T38" fmla="*/ 16 w 146"/>
                            <a:gd name="T39" fmla="*/ 22 h 218"/>
                            <a:gd name="T40" fmla="*/ 16 w 146"/>
                            <a:gd name="T41" fmla="*/ 28 h 218"/>
                            <a:gd name="T42" fmla="*/ 16 w 146"/>
                            <a:gd name="T43" fmla="*/ 134 h 218"/>
                            <a:gd name="T44" fmla="*/ 16 w 146"/>
                            <a:gd name="T45" fmla="*/ 134 h 218"/>
                            <a:gd name="T46" fmla="*/ 18 w 146"/>
                            <a:gd name="T47" fmla="*/ 154 h 218"/>
                            <a:gd name="T48" fmla="*/ 22 w 146"/>
                            <a:gd name="T49" fmla="*/ 172 h 218"/>
                            <a:gd name="T50" fmla="*/ 28 w 146"/>
                            <a:gd name="T51" fmla="*/ 186 h 218"/>
                            <a:gd name="T52" fmla="*/ 38 w 146"/>
                            <a:gd name="T53" fmla="*/ 198 h 218"/>
                            <a:gd name="T54" fmla="*/ 38 w 146"/>
                            <a:gd name="T55" fmla="*/ 198 h 218"/>
                            <a:gd name="T56" fmla="*/ 50 w 146"/>
                            <a:gd name="T57" fmla="*/ 208 h 218"/>
                            <a:gd name="T58" fmla="*/ 60 w 146"/>
                            <a:gd name="T59" fmla="*/ 214 h 218"/>
                            <a:gd name="T60" fmla="*/ 72 w 146"/>
                            <a:gd name="T61" fmla="*/ 218 h 218"/>
                            <a:gd name="T62" fmla="*/ 86 w 146"/>
                            <a:gd name="T63" fmla="*/ 218 h 218"/>
                            <a:gd name="T64" fmla="*/ 86 w 146"/>
                            <a:gd name="T65" fmla="*/ 218 h 218"/>
                            <a:gd name="T66" fmla="*/ 100 w 146"/>
                            <a:gd name="T67" fmla="*/ 218 h 218"/>
                            <a:gd name="T68" fmla="*/ 114 w 146"/>
                            <a:gd name="T69" fmla="*/ 214 h 218"/>
                            <a:gd name="T70" fmla="*/ 126 w 146"/>
                            <a:gd name="T71" fmla="*/ 208 h 218"/>
                            <a:gd name="T72" fmla="*/ 138 w 146"/>
                            <a:gd name="T73" fmla="*/ 198 h 218"/>
                            <a:gd name="T74" fmla="*/ 146 w 146"/>
                            <a:gd name="T75" fmla="*/ 172 h 218"/>
                            <a:gd name="T76" fmla="*/ 146 w 146"/>
                            <a:gd name="T77" fmla="*/ 172 h 218"/>
                            <a:gd name="T78" fmla="*/ 138 w 146"/>
                            <a:gd name="T79" fmla="*/ 180 h 218"/>
                            <a:gd name="T80" fmla="*/ 128 w 146"/>
                            <a:gd name="T81" fmla="*/ 186 h 218"/>
                            <a:gd name="T82" fmla="*/ 128 w 146"/>
                            <a:gd name="T83" fmla="*/ 186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</a:cxnLst>
                          <a:rect l="0" t="0" r="r" b="b"/>
                          <a:pathLst>
                            <a:path w="146" h="218">
                              <a:moveTo>
                                <a:pt x="128" y="186"/>
                              </a:moveTo>
                              <a:lnTo>
                                <a:pt x="128" y="186"/>
                              </a:lnTo>
                              <a:lnTo>
                                <a:pt x="116" y="190"/>
                              </a:lnTo>
                              <a:lnTo>
                                <a:pt x="102" y="192"/>
                              </a:lnTo>
                              <a:lnTo>
                                <a:pt x="102" y="192"/>
                              </a:lnTo>
                              <a:lnTo>
                                <a:pt x="92" y="192"/>
                              </a:lnTo>
                              <a:lnTo>
                                <a:pt x="84" y="188"/>
                              </a:lnTo>
                              <a:lnTo>
                                <a:pt x="76" y="184"/>
                              </a:lnTo>
                              <a:lnTo>
                                <a:pt x="70" y="176"/>
                              </a:lnTo>
                              <a:lnTo>
                                <a:pt x="70" y="176"/>
                              </a:lnTo>
                              <a:lnTo>
                                <a:pt x="64" y="168"/>
                              </a:lnTo>
                              <a:lnTo>
                                <a:pt x="58" y="158"/>
                              </a:lnTo>
                              <a:lnTo>
                                <a:pt x="56" y="146"/>
                              </a:lnTo>
                              <a:lnTo>
                                <a:pt x="56" y="134"/>
                              </a:lnTo>
                              <a:lnTo>
                                <a:pt x="56" y="0"/>
                              </a:lnTo>
                              <a:lnTo>
                                <a:pt x="0" y="10"/>
                              </a:lnTo>
                              <a:lnTo>
                                <a:pt x="0" y="10"/>
                              </a:lnTo>
                              <a:lnTo>
                                <a:pt x="8" y="14"/>
                              </a:lnTo>
                              <a:lnTo>
                                <a:pt x="12" y="18"/>
                              </a:lnTo>
                              <a:lnTo>
                                <a:pt x="16" y="22"/>
                              </a:lnTo>
                              <a:lnTo>
                                <a:pt x="16" y="28"/>
                              </a:lnTo>
                              <a:lnTo>
                                <a:pt x="16" y="134"/>
                              </a:lnTo>
                              <a:lnTo>
                                <a:pt x="16" y="134"/>
                              </a:lnTo>
                              <a:lnTo>
                                <a:pt x="18" y="154"/>
                              </a:lnTo>
                              <a:lnTo>
                                <a:pt x="22" y="172"/>
                              </a:lnTo>
                              <a:lnTo>
                                <a:pt x="28" y="186"/>
                              </a:lnTo>
                              <a:lnTo>
                                <a:pt x="38" y="198"/>
                              </a:lnTo>
                              <a:lnTo>
                                <a:pt x="38" y="198"/>
                              </a:lnTo>
                              <a:lnTo>
                                <a:pt x="50" y="208"/>
                              </a:lnTo>
                              <a:lnTo>
                                <a:pt x="60" y="214"/>
                              </a:lnTo>
                              <a:lnTo>
                                <a:pt x="72" y="218"/>
                              </a:lnTo>
                              <a:lnTo>
                                <a:pt x="86" y="218"/>
                              </a:lnTo>
                              <a:lnTo>
                                <a:pt x="86" y="218"/>
                              </a:lnTo>
                              <a:lnTo>
                                <a:pt x="100" y="218"/>
                              </a:lnTo>
                              <a:lnTo>
                                <a:pt x="114" y="214"/>
                              </a:lnTo>
                              <a:lnTo>
                                <a:pt x="126" y="208"/>
                              </a:lnTo>
                              <a:lnTo>
                                <a:pt x="138" y="198"/>
                              </a:lnTo>
                              <a:lnTo>
                                <a:pt x="146" y="172"/>
                              </a:lnTo>
                              <a:lnTo>
                                <a:pt x="146" y="172"/>
                              </a:lnTo>
                              <a:lnTo>
                                <a:pt x="138" y="180"/>
                              </a:lnTo>
                              <a:lnTo>
                                <a:pt x="128" y="186"/>
                              </a:lnTo>
                              <a:lnTo>
                                <a:pt x="128" y="18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2" name="Freeform 92"/>
                      <wps:cNvSpPr>
                        <a:spLocks/>
                      </wps:cNvSpPr>
                      <wps:spPr bwMode="auto">
                        <a:xfrm>
                          <a:off x="544" y="174"/>
                          <a:ext cx="74" cy="218"/>
                        </a:xfrm>
                        <a:custGeom>
                          <a:avLst/>
                          <a:gdLst>
                            <a:gd name="T0" fmla="*/ 56 w 74"/>
                            <a:gd name="T1" fmla="*/ 178 h 218"/>
                            <a:gd name="T2" fmla="*/ 56 w 74"/>
                            <a:gd name="T3" fmla="*/ 0 h 218"/>
                            <a:gd name="T4" fmla="*/ 0 w 74"/>
                            <a:gd name="T5" fmla="*/ 10 h 218"/>
                            <a:gd name="T6" fmla="*/ 0 w 74"/>
                            <a:gd name="T7" fmla="*/ 10 h 218"/>
                            <a:gd name="T8" fmla="*/ 8 w 74"/>
                            <a:gd name="T9" fmla="*/ 12 h 218"/>
                            <a:gd name="T10" fmla="*/ 12 w 74"/>
                            <a:gd name="T11" fmla="*/ 16 h 218"/>
                            <a:gd name="T12" fmla="*/ 12 w 74"/>
                            <a:gd name="T13" fmla="*/ 16 h 218"/>
                            <a:gd name="T14" fmla="*/ 16 w 74"/>
                            <a:gd name="T15" fmla="*/ 22 h 218"/>
                            <a:gd name="T16" fmla="*/ 16 w 74"/>
                            <a:gd name="T17" fmla="*/ 28 h 218"/>
                            <a:gd name="T18" fmla="*/ 16 w 74"/>
                            <a:gd name="T19" fmla="*/ 168 h 218"/>
                            <a:gd name="T20" fmla="*/ 18 w 74"/>
                            <a:gd name="T21" fmla="*/ 186 h 218"/>
                            <a:gd name="T22" fmla="*/ 18 w 74"/>
                            <a:gd name="T23" fmla="*/ 186 h 218"/>
                            <a:gd name="T24" fmla="*/ 18 w 74"/>
                            <a:gd name="T25" fmla="*/ 186 h 218"/>
                            <a:gd name="T26" fmla="*/ 18 w 74"/>
                            <a:gd name="T27" fmla="*/ 186 h 218"/>
                            <a:gd name="T28" fmla="*/ 18 w 74"/>
                            <a:gd name="T29" fmla="*/ 198 h 218"/>
                            <a:gd name="T30" fmla="*/ 22 w 74"/>
                            <a:gd name="T31" fmla="*/ 206 h 218"/>
                            <a:gd name="T32" fmla="*/ 22 w 74"/>
                            <a:gd name="T33" fmla="*/ 206 h 218"/>
                            <a:gd name="T34" fmla="*/ 26 w 74"/>
                            <a:gd name="T35" fmla="*/ 212 h 218"/>
                            <a:gd name="T36" fmla="*/ 34 w 74"/>
                            <a:gd name="T37" fmla="*/ 218 h 218"/>
                            <a:gd name="T38" fmla="*/ 74 w 74"/>
                            <a:gd name="T39" fmla="*/ 204 h 218"/>
                            <a:gd name="T40" fmla="*/ 74 w 74"/>
                            <a:gd name="T41" fmla="*/ 204 h 218"/>
                            <a:gd name="T42" fmla="*/ 66 w 74"/>
                            <a:gd name="T43" fmla="*/ 202 h 218"/>
                            <a:gd name="T44" fmla="*/ 60 w 74"/>
                            <a:gd name="T45" fmla="*/ 196 h 218"/>
                            <a:gd name="T46" fmla="*/ 56 w 74"/>
                            <a:gd name="T47" fmla="*/ 188 h 218"/>
                            <a:gd name="T48" fmla="*/ 56 w 74"/>
                            <a:gd name="T49" fmla="*/ 178 h 218"/>
                            <a:gd name="T50" fmla="*/ 56 w 74"/>
                            <a:gd name="T51" fmla="*/ 178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</a:cxnLst>
                          <a:rect l="0" t="0" r="r" b="b"/>
                          <a:pathLst>
                            <a:path w="74" h="218">
                              <a:moveTo>
                                <a:pt x="56" y="178"/>
                              </a:moveTo>
                              <a:lnTo>
                                <a:pt x="56" y="0"/>
                              </a:lnTo>
                              <a:lnTo>
                                <a:pt x="0" y="10"/>
                              </a:lnTo>
                              <a:lnTo>
                                <a:pt x="0" y="10"/>
                              </a:lnTo>
                              <a:lnTo>
                                <a:pt x="8" y="12"/>
                              </a:lnTo>
                              <a:lnTo>
                                <a:pt x="12" y="16"/>
                              </a:lnTo>
                              <a:lnTo>
                                <a:pt x="12" y="16"/>
                              </a:lnTo>
                              <a:lnTo>
                                <a:pt x="16" y="22"/>
                              </a:lnTo>
                              <a:lnTo>
                                <a:pt x="16" y="28"/>
                              </a:lnTo>
                              <a:lnTo>
                                <a:pt x="16" y="168"/>
                              </a:lnTo>
                              <a:lnTo>
                                <a:pt x="18" y="186"/>
                              </a:lnTo>
                              <a:lnTo>
                                <a:pt x="18" y="186"/>
                              </a:lnTo>
                              <a:lnTo>
                                <a:pt x="18" y="186"/>
                              </a:lnTo>
                              <a:lnTo>
                                <a:pt x="18" y="186"/>
                              </a:lnTo>
                              <a:lnTo>
                                <a:pt x="18" y="198"/>
                              </a:lnTo>
                              <a:lnTo>
                                <a:pt x="22" y="206"/>
                              </a:lnTo>
                              <a:lnTo>
                                <a:pt x="22" y="206"/>
                              </a:lnTo>
                              <a:lnTo>
                                <a:pt x="26" y="212"/>
                              </a:lnTo>
                              <a:lnTo>
                                <a:pt x="34" y="218"/>
                              </a:lnTo>
                              <a:lnTo>
                                <a:pt x="74" y="204"/>
                              </a:lnTo>
                              <a:lnTo>
                                <a:pt x="74" y="204"/>
                              </a:lnTo>
                              <a:lnTo>
                                <a:pt x="66" y="202"/>
                              </a:lnTo>
                              <a:lnTo>
                                <a:pt x="60" y="196"/>
                              </a:lnTo>
                              <a:lnTo>
                                <a:pt x="56" y="188"/>
                              </a:lnTo>
                              <a:lnTo>
                                <a:pt x="56" y="178"/>
                              </a:lnTo>
                              <a:lnTo>
                                <a:pt x="56" y="17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3" name="Freeform 93"/>
                      <wps:cNvSpPr>
                        <a:spLocks/>
                      </wps:cNvSpPr>
                      <wps:spPr bwMode="auto">
                        <a:xfrm>
                          <a:off x="986" y="174"/>
                          <a:ext cx="176" cy="218"/>
                        </a:xfrm>
                        <a:custGeom>
                          <a:avLst/>
                          <a:gdLst>
                            <a:gd name="T0" fmla="*/ 164 w 176"/>
                            <a:gd name="T1" fmla="*/ 196 h 218"/>
                            <a:gd name="T2" fmla="*/ 162 w 176"/>
                            <a:gd name="T3" fmla="*/ 182 h 218"/>
                            <a:gd name="T4" fmla="*/ 162 w 176"/>
                            <a:gd name="T5" fmla="*/ 60 h 218"/>
                            <a:gd name="T6" fmla="*/ 156 w 176"/>
                            <a:gd name="T7" fmla="*/ 32 h 218"/>
                            <a:gd name="T8" fmla="*/ 140 w 176"/>
                            <a:gd name="T9" fmla="*/ 12 h 218"/>
                            <a:gd name="T10" fmla="*/ 130 w 176"/>
                            <a:gd name="T11" fmla="*/ 8 h 218"/>
                            <a:gd name="T12" fmla="*/ 104 w 176"/>
                            <a:gd name="T13" fmla="*/ 0 h 218"/>
                            <a:gd name="T14" fmla="*/ 90 w 176"/>
                            <a:gd name="T15" fmla="*/ 0 h 218"/>
                            <a:gd name="T16" fmla="*/ 54 w 176"/>
                            <a:gd name="T17" fmla="*/ 6 h 218"/>
                            <a:gd name="T18" fmla="*/ 20 w 176"/>
                            <a:gd name="T19" fmla="*/ 22 h 218"/>
                            <a:gd name="T20" fmla="*/ 20 w 176"/>
                            <a:gd name="T21" fmla="*/ 78 h 218"/>
                            <a:gd name="T22" fmla="*/ 30 w 176"/>
                            <a:gd name="T23" fmla="*/ 52 h 218"/>
                            <a:gd name="T24" fmla="*/ 44 w 176"/>
                            <a:gd name="T25" fmla="*/ 34 h 218"/>
                            <a:gd name="T26" fmla="*/ 52 w 176"/>
                            <a:gd name="T27" fmla="*/ 26 h 218"/>
                            <a:gd name="T28" fmla="*/ 74 w 176"/>
                            <a:gd name="T29" fmla="*/ 18 h 218"/>
                            <a:gd name="T30" fmla="*/ 86 w 176"/>
                            <a:gd name="T31" fmla="*/ 16 h 218"/>
                            <a:gd name="T32" fmla="*/ 102 w 176"/>
                            <a:gd name="T33" fmla="*/ 20 h 218"/>
                            <a:gd name="T34" fmla="*/ 114 w 176"/>
                            <a:gd name="T35" fmla="*/ 28 h 218"/>
                            <a:gd name="T36" fmla="*/ 120 w 176"/>
                            <a:gd name="T37" fmla="*/ 34 h 218"/>
                            <a:gd name="T38" fmla="*/ 124 w 176"/>
                            <a:gd name="T39" fmla="*/ 48 h 218"/>
                            <a:gd name="T40" fmla="*/ 124 w 176"/>
                            <a:gd name="T41" fmla="*/ 56 h 218"/>
                            <a:gd name="T42" fmla="*/ 122 w 176"/>
                            <a:gd name="T43" fmla="*/ 76 h 218"/>
                            <a:gd name="T44" fmla="*/ 116 w 176"/>
                            <a:gd name="T45" fmla="*/ 82 h 218"/>
                            <a:gd name="T46" fmla="*/ 106 w 176"/>
                            <a:gd name="T47" fmla="*/ 86 h 218"/>
                            <a:gd name="T48" fmla="*/ 68 w 176"/>
                            <a:gd name="T49" fmla="*/ 98 h 218"/>
                            <a:gd name="T50" fmla="*/ 30 w 176"/>
                            <a:gd name="T51" fmla="*/ 112 h 218"/>
                            <a:gd name="T52" fmla="*/ 16 w 176"/>
                            <a:gd name="T53" fmla="*/ 122 h 218"/>
                            <a:gd name="T54" fmla="*/ 2 w 176"/>
                            <a:gd name="T55" fmla="*/ 148 h 218"/>
                            <a:gd name="T56" fmla="*/ 0 w 176"/>
                            <a:gd name="T57" fmla="*/ 164 h 218"/>
                            <a:gd name="T58" fmla="*/ 4 w 176"/>
                            <a:gd name="T59" fmla="*/ 182 h 218"/>
                            <a:gd name="T60" fmla="*/ 14 w 176"/>
                            <a:gd name="T61" fmla="*/ 200 h 218"/>
                            <a:gd name="T62" fmla="*/ 22 w 176"/>
                            <a:gd name="T63" fmla="*/ 208 h 218"/>
                            <a:gd name="T64" fmla="*/ 42 w 176"/>
                            <a:gd name="T65" fmla="*/ 218 h 218"/>
                            <a:gd name="T66" fmla="*/ 54 w 176"/>
                            <a:gd name="T67" fmla="*/ 218 h 218"/>
                            <a:gd name="T68" fmla="*/ 84 w 176"/>
                            <a:gd name="T69" fmla="*/ 214 h 218"/>
                            <a:gd name="T70" fmla="*/ 112 w 176"/>
                            <a:gd name="T71" fmla="*/ 196 h 218"/>
                            <a:gd name="T72" fmla="*/ 120 w 176"/>
                            <a:gd name="T73" fmla="*/ 174 h 218"/>
                            <a:gd name="T74" fmla="*/ 98 w 176"/>
                            <a:gd name="T75" fmla="*/ 188 h 218"/>
                            <a:gd name="T76" fmla="*/ 72 w 176"/>
                            <a:gd name="T77" fmla="*/ 192 h 218"/>
                            <a:gd name="T78" fmla="*/ 66 w 176"/>
                            <a:gd name="T79" fmla="*/ 192 h 218"/>
                            <a:gd name="T80" fmla="*/ 52 w 176"/>
                            <a:gd name="T81" fmla="*/ 188 h 218"/>
                            <a:gd name="T82" fmla="*/ 48 w 176"/>
                            <a:gd name="T83" fmla="*/ 182 h 218"/>
                            <a:gd name="T84" fmla="*/ 40 w 176"/>
                            <a:gd name="T85" fmla="*/ 170 h 218"/>
                            <a:gd name="T86" fmla="*/ 38 w 176"/>
                            <a:gd name="T87" fmla="*/ 156 h 218"/>
                            <a:gd name="T88" fmla="*/ 38 w 176"/>
                            <a:gd name="T89" fmla="*/ 148 h 218"/>
                            <a:gd name="T90" fmla="*/ 44 w 176"/>
                            <a:gd name="T91" fmla="*/ 136 h 218"/>
                            <a:gd name="T92" fmla="*/ 48 w 176"/>
                            <a:gd name="T93" fmla="*/ 130 h 218"/>
                            <a:gd name="T94" fmla="*/ 76 w 176"/>
                            <a:gd name="T95" fmla="*/ 114 h 218"/>
                            <a:gd name="T96" fmla="*/ 108 w 176"/>
                            <a:gd name="T97" fmla="*/ 104 h 218"/>
                            <a:gd name="T98" fmla="*/ 124 w 176"/>
                            <a:gd name="T99" fmla="*/ 170 h 218"/>
                            <a:gd name="T100" fmla="*/ 124 w 176"/>
                            <a:gd name="T101" fmla="*/ 184 h 218"/>
                            <a:gd name="T102" fmla="*/ 126 w 176"/>
                            <a:gd name="T103" fmla="*/ 198 h 218"/>
                            <a:gd name="T104" fmla="*/ 128 w 176"/>
                            <a:gd name="T105" fmla="*/ 206 h 218"/>
                            <a:gd name="T106" fmla="*/ 140 w 176"/>
                            <a:gd name="T107" fmla="*/ 218 h 218"/>
                            <a:gd name="T108" fmla="*/ 176 w 176"/>
                            <a:gd name="T109" fmla="*/ 204 h 218"/>
                            <a:gd name="T110" fmla="*/ 164 w 176"/>
                            <a:gd name="T111" fmla="*/ 196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  <a:cxn ang="0">
                              <a:pos x="T102" y="T103"/>
                            </a:cxn>
                            <a:cxn ang="0">
                              <a:pos x="T104" y="T105"/>
                            </a:cxn>
                            <a:cxn ang="0">
                              <a:pos x="T106" y="T107"/>
                            </a:cxn>
                            <a:cxn ang="0">
                              <a:pos x="T108" y="T109"/>
                            </a:cxn>
                            <a:cxn ang="0">
                              <a:pos x="T110" y="T111"/>
                            </a:cxn>
                          </a:cxnLst>
                          <a:rect l="0" t="0" r="r" b="b"/>
                          <a:pathLst>
                            <a:path w="176" h="218">
                              <a:moveTo>
                                <a:pt x="164" y="196"/>
                              </a:moveTo>
                              <a:lnTo>
                                <a:pt x="164" y="196"/>
                              </a:lnTo>
                              <a:lnTo>
                                <a:pt x="162" y="192"/>
                              </a:lnTo>
                              <a:lnTo>
                                <a:pt x="162" y="182"/>
                              </a:lnTo>
                              <a:lnTo>
                                <a:pt x="162" y="60"/>
                              </a:lnTo>
                              <a:lnTo>
                                <a:pt x="162" y="60"/>
                              </a:lnTo>
                              <a:lnTo>
                                <a:pt x="160" y="44"/>
                              </a:lnTo>
                              <a:lnTo>
                                <a:pt x="156" y="32"/>
                              </a:lnTo>
                              <a:lnTo>
                                <a:pt x="150" y="20"/>
                              </a:lnTo>
                              <a:lnTo>
                                <a:pt x="140" y="12"/>
                              </a:lnTo>
                              <a:lnTo>
                                <a:pt x="140" y="12"/>
                              </a:lnTo>
                              <a:lnTo>
                                <a:pt x="130" y="8"/>
                              </a:lnTo>
                              <a:lnTo>
                                <a:pt x="118" y="4"/>
                              </a:lnTo>
                              <a:lnTo>
                                <a:pt x="104" y="0"/>
                              </a:lnTo>
                              <a:lnTo>
                                <a:pt x="90" y="0"/>
                              </a:lnTo>
                              <a:lnTo>
                                <a:pt x="90" y="0"/>
                              </a:lnTo>
                              <a:lnTo>
                                <a:pt x="72" y="2"/>
                              </a:lnTo>
                              <a:lnTo>
                                <a:pt x="54" y="6"/>
                              </a:lnTo>
                              <a:lnTo>
                                <a:pt x="36" y="12"/>
                              </a:lnTo>
                              <a:lnTo>
                                <a:pt x="20" y="22"/>
                              </a:lnTo>
                              <a:lnTo>
                                <a:pt x="20" y="78"/>
                              </a:lnTo>
                              <a:lnTo>
                                <a:pt x="20" y="78"/>
                              </a:lnTo>
                              <a:lnTo>
                                <a:pt x="26" y="64"/>
                              </a:lnTo>
                              <a:lnTo>
                                <a:pt x="30" y="52"/>
                              </a:lnTo>
                              <a:lnTo>
                                <a:pt x="38" y="42"/>
                              </a:lnTo>
                              <a:lnTo>
                                <a:pt x="44" y="34"/>
                              </a:lnTo>
                              <a:lnTo>
                                <a:pt x="44" y="34"/>
                              </a:lnTo>
                              <a:lnTo>
                                <a:pt x="52" y="26"/>
                              </a:lnTo>
                              <a:lnTo>
                                <a:pt x="62" y="22"/>
                              </a:lnTo>
                              <a:lnTo>
                                <a:pt x="74" y="18"/>
                              </a:lnTo>
                              <a:lnTo>
                                <a:pt x="86" y="16"/>
                              </a:lnTo>
                              <a:lnTo>
                                <a:pt x="86" y="16"/>
                              </a:lnTo>
                              <a:lnTo>
                                <a:pt x="94" y="18"/>
                              </a:lnTo>
                              <a:lnTo>
                                <a:pt x="102" y="20"/>
                              </a:lnTo>
                              <a:lnTo>
                                <a:pt x="110" y="24"/>
                              </a:lnTo>
                              <a:lnTo>
                                <a:pt x="114" y="28"/>
                              </a:lnTo>
                              <a:lnTo>
                                <a:pt x="114" y="28"/>
                              </a:lnTo>
                              <a:lnTo>
                                <a:pt x="120" y="34"/>
                              </a:lnTo>
                              <a:lnTo>
                                <a:pt x="122" y="42"/>
                              </a:lnTo>
                              <a:lnTo>
                                <a:pt x="124" y="48"/>
                              </a:lnTo>
                              <a:lnTo>
                                <a:pt x="124" y="56"/>
                              </a:lnTo>
                              <a:lnTo>
                                <a:pt x="124" y="56"/>
                              </a:lnTo>
                              <a:lnTo>
                                <a:pt x="124" y="70"/>
                              </a:lnTo>
                              <a:lnTo>
                                <a:pt x="122" y="76"/>
                              </a:lnTo>
                              <a:lnTo>
                                <a:pt x="122" y="76"/>
                              </a:lnTo>
                              <a:lnTo>
                                <a:pt x="116" y="82"/>
                              </a:lnTo>
                              <a:lnTo>
                                <a:pt x="106" y="86"/>
                              </a:lnTo>
                              <a:lnTo>
                                <a:pt x="106" y="86"/>
                              </a:lnTo>
                              <a:lnTo>
                                <a:pt x="68" y="98"/>
                              </a:lnTo>
                              <a:lnTo>
                                <a:pt x="68" y="98"/>
                              </a:lnTo>
                              <a:lnTo>
                                <a:pt x="44" y="106"/>
                              </a:lnTo>
                              <a:lnTo>
                                <a:pt x="30" y="112"/>
                              </a:lnTo>
                              <a:lnTo>
                                <a:pt x="30" y="112"/>
                              </a:lnTo>
                              <a:lnTo>
                                <a:pt x="16" y="122"/>
                              </a:lnTo>
                              <a:lnTo>
                                <a:pt x="8" y="134"/>
                              </a:lnTo>
                              <a:lnTo>
                                <a:pt x="2" y="148"/>
                              </a:lnTo>
                              <a:lnTo>
                                <a:pt x="0" y="164"/>
                              </a:lnTo>
                              <a:lnTo>
                                <a:pt x="0" y="164"/>
                              </a:lnTo>
                              <a:lnTo>
                                <a:pt x="0" y="172"/>
                              </a:lnTo>
                              <a:lnTo>
                                <a:pt x="4" y="182"/>
                              </a:lnTo>
                              <a:lnTo>
                                <a:pt x="8" y="190"/>
                              </a:lnTo>
                              <a:lnTo>
                                <a:pt x="14" y="200"/>
                              </a:lnTo>
                              <a:lnTo>
                                <a:pt x="14" y="200"/>
                              </a:lnTo>
                              <a:lnTo>
                                <a:pt x="22" y="208"/>
                              </a:lnTo>
                              <a:lnTo>
                                <a:pt x="30" y="214"/>
                              </a:lnTo>
                              <a:lnTo>
                                <a:pt x="42" y="218"/>
                              </a:lnTo>
                              <a:lnTo>
                                <a:pt x="54" y="218"/>
                              </a:lnTo>
                              <a:lnTo>
                                <a:pt x="54" y="218"/>
                              </a:lnTo>
                              <a:lnTo>
                                <a:pt x="70" y="218"/>
                              </a:lnTo>
                              <a:lnTo>
                                <a:pt x="84" y="214"/>
                              </a:lnTo>
                              <a:lnTo>
                                <a:pt x="98" y="206"/>
                              </a:lnTo>
                              <a:lnTo>
                                <a:pt x="112" y="196"/>
                              </a:lnTo>
                              <a:lnTo>
                                <a:pt x="120" y="174"/>
                              </a:lnTo>
                              <a:lnTo>
                                <a:pt x="120" y="174"/>
                              </a:lnTo>
                              <a:lnTo>
                                <a:pt x="110" y="182"/>
                              </a:lnTo>
                              <a:lnTo>
                                <a:pt x="98" y="188"/>
                              </a:lnTo>
                              <a:lnTo>
                                <a:pt x="86" y="192"/>
                              </a:lnTo>
                              <a:lnTo>
                                <a:pt x="72" y="192"/>
                              </a:lnTo>
                              <a:lnTo>
                                <a:pt x="72" y="192"/>
                              </a:lnTo>
                              <a:lnTo>
                                <a:pt x="66" y="192"/>
                              </a:lnTo>
                              <a:lnTo>
                                <a:pt x="58" y="190"/>
                              </a:lnTo>
                              <a:lnTo>
                                <a:pt x="52" y="188"/>
                              </a:lnTo>
                              <a:lnTo>
                                <a:pt x="48" y="182"/>
                              </a:lnTo>
                              <a:lnTo>
                                <a:pt x="48" y="182"/>
                              </a:lnTo>
                              <a:lnTo>
                                <a:pt x="44" y="178"/>
                              </a:lnTo>
                              <a:lnTo>
                                <a:pt x="40" y="170"/>
                              </a:lnTo>
                              <a:lnTo>
                                <a:pt x="38" y="164"/>
                              </a:lnTo>
                              <a:lnTo>
                                <a:pt x="38" y="156"/>
                              </a:lnTo>
                              <a:lnTo>
                                <a:pt x="38" y="156"/>
                              </a:lnTo>
                              <a:lnTo>
                                <a:pt x="38" y="148"/>
                              </a:lnTo>
                              <a:lnTo>
                                <a:pt x="40" y="142"/>
                              </a:lnTo>
                              <a:lnTo>
                                <a:pt x="44" y="136"/>
                              </a:lnTo>
                              <a:lnTo>
                                <a:pt x="48" y="130"/>
                              </a:lnTo>
                              <a:lnTo>
                                <a:pt x="48" y="130"/>
                              </a:lnTo>
                              <a:lnTo>
                                <a:pt x="60" y="122"/>
                              </a:lnTo>
                              <a:lnTo>
                                <a:pt x="76" y="114"/>
                              </a:lnTo>
                              <a:lnTo>
                                <a:pt x="76" y="114"/>
                              </a:lnTo>
                              <a:lnTo>
                                <a:pt x="108" y="104"/>
                              </a:lnTo>
                              <a:lnTo>
                                <a:pt x="124" y="96"/>
                              </a:lnTo>
                              <a:lnTo>
                                <a:pt x="124" y="170"/>
                              </a:lnTo>
                              <a:lnTo>
                                <a:pt x="124" y="170"/>
                              </a:lnTo>
                              <a:lnTo>
                                <a:pt x="124" y="184"/>
                              </a:lnTo>
                              <a:lnTo>
                                <a:pt x="124" y="184"/>
                              </a:lnTo>
                              <a:lnTo>
                                <a:pt x="126" y="198"/>
                              </a:lnTo>
                              <a:lnTo>
                                <a:pt x="128" y="206"/>
                              </a:lnTo>
                              <a:lnTo>
                                <a:pt x="128" y="206"/>
                              </a:lnTo>
                              <a:lnTo>
                                <a:pt x="134" y="212"/>
                              </a:lnTo>
                              <a:lnTo>
                                <a:pt x="140" y="218"/>
                              </a:lnTo>
                              <a:lnTo>
                                <a:pt x="176" y="204"/>
                              </a:lnTo>
                              <a:lnTo>
                                <a:pt x="176" y="204"/>
                              </a:lnTo>
                              <a:lnTo>
                                <a:pt x="168" y="200"/>
                              </a:lnTo>
                              <a:lnTo>
                                <a:pt x="164" y="196"/>
                              </a:lnTo>
                              <a:lnTo>
                                <a:pt x="164" y="19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4" name="Freeform 94"/>
                      <wps:cNvSpPr>
                        <a:spLocks/>
                      </wps:cNvSpPr>
                      <wps:spPr bwMode="auto">
                        <a:xfrm>
                          <a:off x="888" y="2"/>
                          <a:ext cx="96" cy="120"/>
                        </a:xfrm>
                        <a:custGeom>
                          <a:avLst/>
                          <a:gdLst>
                            <a:gd name="T0" fmla="*/ 22 w 96"/>
                            <a:gd name="T1" fmla="*/ 8 h 120"/>
                            <a:gd name="T2" fmla="*/ 22 w 96"/>
                            <a:gd name="T3" fmla="*/ 82 h 120"/>
                            <a:gd name="T4" fmla="*/ 22 w 96"/>
                            <a:gd name="T5" fmla="*/ 82 h 120"/>
                            <a:gd name="T6" fmla="*/ 24 w 96"/>
                            <a:gd name="T7" fmla="*/ 92 h 120"/>
                            <a:gd name="T8" fmla="*/ 28 w 96"/>
                            <a:gd name="T9" fmla="*/ 100 h 120"/>
                            <a:gd name="T10" fmla="*/ 32 w 96"/>
                            <a:gd name="T11" fmla="*/ 106 h 120"/>
                            <a:gd name="T12" fmla="*/ 36 w 96"/>
                            <a:gd name="T13" fmla="*/ 108 h 120"/>
                            <a:gd name="T14" fmla="*/ 44 w 96"/>
                            <a:gd name="T15" fmla="*/ 110 h 120"/>
                            <a:gd name="T16" fmla="*/ 52 w 96"/>
                            <a:gd name="T17" fmla="*/ 112 h 120"/>
                            <a:gd name="T18" fmla="*/ 52 w 96"/>
                            <a:gd name="T19" fmla="*/ 112 h 120"/>
                            <a:gd name="T20" fmla="*/ 60 w 96"/>
                            <a:gd name="T21" fmla="*/ 112 h 120"/>
                            <a:gd name="T22" fmla="*/ 66 w 96"/>
                            <a:gd name="T23" fmla="*/ 110 h 120"/>
                            <a:gd name="T24" fmla="*/ 72 w 96"/>
                            <a:gd name="T25" fmla="*/ 106 h 120"/>
                            <a:gd name="T26" fmla="*/ 76 w 96"/>
                            <a:gd name="T27" fmla="*/ 102 h 120"/>
                            <a:gd name="T28" fmla="*/ 78 w 96"/>
                            <a:gd name="T29" fmla="*/ 98 h 120"/>
                            <a:gd name="T30" fmla="*/ 80 w 96"/>
                            <a:gd name="T31" fmla="*/ 92 h 120"/>
                            <a:gd name="T32" fmla="*/ 82 w 96"/>
                            <a:gd name="T33" fmla="*/ 82 h 120"/>
                            <a:gd name="T34" fmla="*/ 82 w 96"/>
                            <a:gd name="T35" fmla="*/ 8 h 120"/>
                            <a:gd name="T36" fmla="*/ 82 w 96"/>
                            <a:gd name="T37" fmla="*/ 8 h 120"/>
                            <a:gd name="T38" fmla="*/ 80 w 96"/>
                            <a:gd name="T39" fmla="*/ 2 h 120"/>
                            <a:gd name="T40" fmla="*/ 76 w 96"/>
                            <a:gd name="T41" fmla="*/ 0 h 120"/>
                            <a:gd name="T42" fmla="*/ 96 w 96"/>
                            <a:gd name="T43" fmla="*/ 0 h 120"/>
                            <a:gd name="T44" fmla="*/ 96 w 96"/>
                            <a:gd name="T45" fmla="*/ 0 h 120"/>
                            <a:gd name="T46" fmla="*/ 92 w 96"/>
                            <a:gd name="T47" fmla="*/ 2 h 120"/>
                            <a:gd name="T48" fmla="*/ 92 w 96"/>
                            <a:gd name="T49" fmla="*/ 8 h 120"/>
                            <a:gd name="T50" fmla="*/ 90 w 96"/>
                            <a:gd name="T51" fmla="*/ 80 h 120"/>
                            <a:gd name="T52" fmla="*/ 90 w 96"/>
                            <a:gd name="T53" fmla="*/ 80 h 120"/>
                            <a:gd name="T54" fmla="*/ 90 w 96"/>
                            <a:gd name="T55" fmla="*/ 90 h 120"/>
                            <a:gd name="T56" fmla="*/ 88 w 96"/>
                            <a:gd name="T57" fmla="*/ 98 h 120"/>
                            <a:gd name="T58" fmla="*/ 84 w 96"/>
                            <a:gd name="T59" fmla="*/ 106 h 120"/>
                            <a:gd name="T60" fmla="*/ 78 w 96"/>
                            <a:gd name="T61" fmla="*/ 110 h 120"/>
                            <a:gd name="T62" fmla="*/ 72 w 96"/>
                            <a:gd name="T63" fmla="*/ 114 h 120"/>
                            <a:gd name="T64" fmla="*/ 66 w 96"/>
                            <a:gd name="T65" fmla="*/ 118 h 120"/>
                            <a:gd name="T66" fmla="*/ 50 w 96"/>
                            <a:gd name="T67" fmla="*/ 120 h 120"/>
                            <a:gd name="T68" fmla="*/ 50 w 96"/>
                            <a:gd name="T69" fmla="*/ 120 h 120"/>
                            <a:gd name="T70" fmla="*/ 36 w 96"/>
                            <a:gd name="T71" fmla="*/ 118 h 120"/>
                            <a:gd name="T72" fmla="*/ 28 w 96"/>
                            <a:gd name="T73" fmla="*/ 116 h 120"/>
                            <a:gd name="T74" fmla="*/ 22 w 96"/>
                            <a:gd name="T75" fmla="*/ 112 h 120"/>
                            <a:gd name="T76" fmla="*/ 14 w 96"/>
                            <a:gd name="T77" fmla="*/ 106 h 120"/>
                            <a:gd name="T78" fmla="*/ 10 w 96"/>
                            <a:gd name="T79" fmla="*/ 100 h 120"/>
                            <a:gd name="T80" fmla="*/ 6 w 96"/>
                            <a:gd name="T81" fmla="*/ 90 h 120"/>
                            <a:gd name="T82" fmla="*/ 6 w 96"/>
                            <a:gd name="T83" fmla="*/ 80 h 120"/>
                            <a:gd name="T84" fmla="*/ 6 w 96"/>
                            <a:gd name="T85" fmla="*/ 8 h 120"/>
                            <a:gd name="T86" fmla="*/ 6 w 96"/>
                            <a:gd name="T87" fmla="*/ 8 h 120"/>
                            <a:gd name="T88" fmla="*/ 4 w 96"/>
                            <a:gd name="T89" fmla="*/ 2 h 120"/>
                            <a:gd name="T90" fmla="*/ 0 w 96"/>
                            <a:gd name="T91" fmla="*/ 0 h 120"/>
                            <a:gd name="T92" fmla="*/ 28 w 96"/>
                            <a:gd name="T93" fmla="*/ 0 h 120"/>
                            <a:gd name="T94" fmla="*/ 28 w 96"/>
                            <a:gd name="T95" fmla="*/ 0 h 120"/>
                            <a:gd name="T96" fmla="*/ 24 w 96"/>
                            <a:gd name="T97" fmla="*/ 2 h 120"/>
                            <a:gd name="T98" fmla="*/ 22 w 96"/>
                            <a:gd name="T99" fmla="*/ 8 h 120"/>
                            <a:gd name="T100" fmla="*/ 22 w 96"/>
                            <a:gd name="T101" fmla="*/ 8 h 120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</a:cxnLst>
                          <a:rect l="0" t="0" r="r" b="b"/>
                          <a:pathLst>
                            <a:path w="96" h="120">
                              <a:moveTo>
                                <a:pt x="22" y="8"/>
                              </a:moveTo>
                              <a:lnTo>
                                <a:pt x="22" y="82"/>
                              </a:lnTo>
                              <a:lnTo>
                                <a:pt x="22" y="82"/>
                              </a:lnTo>
                              <a:lnTo>
                                <a:pt x="24" y="92"/>
                              </a:lnTo>
                              <a:lnTo>
                                <a:pt x="28" y="100"/>
                              </a:lnTo>
                              <a:lnTo>
                                <a:pt x="32" y="106"/>
                              </a:lnTo>
                              <a:lnTo>
                                <a:pt x="36" y="108"/>
                              </a:lnTo>
                              <a:lnTo>
                                <a:pt x="44" y="110"/>
                              </a:lnTo>
                              <a:lnTo>
                                <a:pt x="52" y="112"/>
                              </a:lnTo>
                              <a:lnTo>
                                <a:pt x="52" y="112"/>
                              </a:lnTo>
                              <a:lnTo>
                                <a:pt x="60" y="112"/>
                              </a:lnTo>
                              <a:lnTo>
                                <a:pt x="66" y="110"/>
                              </a:lnTo>
                              <a:lnTo>
                                <a:pt x="72" y="106"/>
                              </a:lnTo>
                              <a:lnTo>
                                <a:pt x="76" y="102"/>
                              </a:lnTo>
                              <a:lnTo>
                                <a:pt x="78" y="98"/>
                              </a:lnTo>
                              <a:lnTo>
                                <a:pt x="80" y="92"/>
                              </a:lnTo>
                              <a:lnTo>
                                <a:pt x="82" y="82"/>
                              </a:lnTo>
                              <a:lnTo>
                                <a:pt x="82" y="8"/>
                              </a:lnTo>
                              <a:lnTo>
                                <a:pt x="82" y="8"/>
                              </a:lnTo>
                              <a:lnTo>
                                <a:pt x="80" y="2"/>
                              </a:lnTo>
                              <a:lnTo>
                                <a:pt x="76" y="0"/>
                              </a:lnTo>
                              <a:lnTo>
                                <a:pt x="96" y="0"/>
                              </a:lnTo>
                              <a:lnTo>
                                <a:pt x="96" y="0"/>
                              </a:lnTo>
                              <a:lnTo>
                                <a:pt x="92" y="2"/>
                              </a:lnTo>
                              <a:lnTo>
                                <a:pt x="92" y="8"/>
                              </a:lnTo>
                              <a:lnTo>
                                <a:pt x="90" y="80"/>
                              </a:lnTo>
                              <a:lnTo>
                                <a:pt x="90" y="80"/>
                              </a:lnTo>
                              <a:lnTo>
                                <a:pt x="90" y="90"/>
                              </a:lnTo>
                              <a:lnTo>
                                <a:pt x="88" y="98"/>
                              </a:lnTo>
                              <a:lnTo>
                                <a:pt x="84" y="106"/>
                              </a:lnTo>
                              <a:lnTo>
                                <a:pt x="78" y="110"/>
                              </a:lnTo>
                              <a:lnTo>
                                <a:pt x="72" y="114"/>
                              </a:lnTo>
                              <a:lnTo>
                                <a:pt x="66" y="118"/>
                              </a:lnTo>
                              <a:lnTo>
                                <a:pt x="50" y="120"/>
                              </a:lnTo>
                              <a:lnTo>
                                <a:pt x="50" y="120"/>
                              </a:lnTo>
                              <a:lnTo>
                                <a:pt x="36" y="118"/>
                              </a:lnTo>
                              <a:lnTo>
                                <a:pt x="28" y="116"/>
                              </a:lnTo>
                              <a:lnTo>
                                <a:pt x="22" y="112"/>
                              </a:lnTo>
                              <a:lnTo>
                                <a:pt x="14" y="106"/>
                              </a:lnTo>
                              <a:lnTo>
                                <a:pt x="10" y="100"/>
                              </a:lnTo>
                              <a:lnTo>
                                <a:pt x="6" y="90"/>
                              </a:lnTo>
                              <a:lnTo>
                                <a:pt x="6" y="80"/>
                              </a:lnTo>
                              <a:lnTo>
                                <a:pt x="6" y="8"/>
                              </a:lnTo>
                              <a:lnTo>
                                <a:pt x="6" y="8"/>
                              </a:lnTo>
                              <a:lnTo>
                                <a:pt x="4" y="2"/>
                              </a:lnTo>
                              <a:lnTo>
                                <a:pt x="0" y="0"/>
                              </a:lnTo>
                              <a:lnTo>
                                <a:pt x="28" y="0"/>
                              </a:lnTo>
                              <a:lnTo>
                                <a:pt x="28" y="0"/>
                              </a:lnTo>
                              <a:lnTo>
                                <a:pt x="24" y="2"/>
                              </a:lnTo>
                              <a:lnTo>
                                <a:pt x="22" y="8"/>
                              </a:lnTo>
                              <a:lnTo>
                                <a:pt x="22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5" name="Freeform 95"/>
                      <wps:cNvSpPr>
                        <a:spLocks/>
                      </wps:cNvSpPr>
                      <wps:spPr bwMode="auto">
                        <a:xfrm>
                          <a:off x="994" y="2"/>
                          <a:ext cx="108" cy="122"/>
                        </a:xfrm>
                        <a:custGeom>
                          <a:avLst/>
                          <a:gdLst>
                            <a:gd name="T0" fmla="*/ 94 w 108"/>
                            <a:gd name="T1" fmla="*/ 8 h 122"/>
                            <a:gd name="T2" fmla="*/ 94 w 108"/>
                            <a:gd name="T3" fmla="*/ 8 h 122"/>
                            <a:gd name="T4" fmla="*/ 94 w 108"/>
                            <a:gd name="T5" fmla="*/ 2 h 122"/>
                            <a:gd name="T6" fmla="*/ 90 w 108"/>
                            <a:gd name="T7" fmla="*/ 0 h 122"/>
                            <a:gd name="T8" fmla="*/ 108 w 108"/>
                            <a:gd name="T9" fmla="*/ 0 h 122"/>
                            <a:gd name="T10" fmla="*/ 108 w 108"/>
                            <a:gd name="T11" fmla="*/ 0 h 122"/>
                            <a:gd name="T12" fmla="*/ 104 w 108"/>
                            <a:gd name="T13" fmla="*/ 2 h 122"/>
                            <a:gd name="T14" fmla="*/ 104 w 108"/>
                            <a:gd name="T15" fmla="*/ 8 h 122"/>
                            <a:gd name="T16" fmla="*/ 104 w 108"/>
                            <a:gd name="T17" fmla="*/ 122 h 122"/>
                            <a:gd name="T18" fmla="*/ 104 w 108"/>
                            <a:gd name="T19" fmla="*/ 122 h 122"/>
                            <a:gd name="T20" fmla="*/ 62 w 108"/>
                            <a:gd name="T21" fmla="*/ 70 h 122"/>
                            <a:gd name="T22" fmla="*/ 20 w 108"/>
                            <a:gd name="T23" fmla="*/ 18 h 122"/>
                            <a:gd name="T24" fmla="*/ 20 w 108"/>
                            <a:gd name="T25" fmla="*/ 110 h 122"/>
                            <a:gd name="T26" fmla="*/ 20 w 108"/>
                            <a:gd name="T27" fmla="*/ 110 h 122"/>
                            <a:gd name="T28" fmla="*/ 22 w 108"/>
                            <a:gd name="T29" fmla="*/ 116 h 122"/>
                            <a:gd name="T30" fmla="*/ 24 w 108"/>
                            <a:gd name="T31" fmla="*/ 118 h 122"/>
                            <a:gd name="T32" fmla="*/ 6 w 108"/>
                            <a:gd name="T33" fmla="*/ 118 h 122"/>
                            <a:gd name="T34" fmla="*/ 6 w 108"/>
                            <a:gd name="T35" fmla="*/ 118 h 122"/>
                            <a:gd name="T36" fmla="*/ 10 w 108"/>
                            <a:gd name="T37" fmla="*/ 116 h 122"/>
                            <a:gd name="T38" fmla="*/ 10 w 108"/>
                            <a:gd name="T39" fmla="*/ 110 h 122"/>
                            <a:gd name="T40" fmla="*/ 10 w 108"/>
                            <a:gd name="T41" fmla="*/ 14 h 122"/>
                            <a:gd name="T42" fmla="*/ 10 w 108"/>
                            <a:gd name="T43" fmla="*/ 14 h 122"/>
                            <a:gd name="T44" fmla="*/ 10 w 108"/>
                            <a:gd name="T45" fmla="*/ 10 h 122"/>
                            <a:gd name="T46" fmla="*/ 8 w 108"/>
                            <a:gd name="T47" fmla="*/ 6 h 122"/>
                            <a:gd name="T48" fmla="*/ 8 w 108"/>
                            <a:gd name="T49" fmla="*/ 6 h 122"/>
                            <a:gd name="T50" fmla="*/ 6 w 108"/>
                            <a:gd name="T51" fmla="*/ 2 h 122"/>
                            <a:gd name="T52" fmla="*/ 0 w 108"/>
                            <a:gd name="T53" fmla="*/ 0 h 122"/>
                            <a:gd name="T54" fmla="*/ 26 w 108"/>
                            <a:gd name="T55" fmla="*/ 0 h 122"/>
                            <a:gd name="T56" fmla="*/ 94 w 108"/>
                            <a:gd name="T57" fmla="*/ 84 h 122"/>
                            <a:gd name="T58" fmla="*/ 94 w 108"/>
                            <a:gd name="T59" fmla="*/ 8 h 122"/>
                            <a:gd name="T60" fmla="*/ 94 w 108"/>
                            <a:gd name="T61" fmla="*/ 8 h 12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</a:cxnLst>
                          <a:rect l="0" t="0" r="r" b="b"/>
                          <a:pathLst>
                            <a:path w="108" h="122">
                              <a:moveTo>
                                <a:pt x="94" y="8"/>
                              </a:moveTo>
                              <a:lnTo>
                                <a:pt x="94" y="8"/>
                              </a:lnTo>
                              <a:lnTo>
                                <a:pt x="94" y="2"/>
                              </a:lnTo>
                              <a:lnTo>
                                <a:pt x="90" y="0"/>
                              </a:lnTo>
                              <a:lnTo>
                                <a:pt x="108" y="0"/>
                              </a:lnTo>
                              <a:lnTo>
                                <a:pt x="108" y="0"/>
                              </a:lnTo>
                              <a:lnTo>
                                <a:pt x="104" y="2"/>
                              </a:lnTo>
                              <a:lnTo>
                                <a:pt x="104" y="8"/>
                              </a:lnTo>
                              <a:lnTo>
                                <a:pt x="104" y="122"/>
                              </a:lnTo>
                              <a:lnTo>
                                <a:pt x="104" y="122"/>
                              </a:lnTo>
                              <a:lnTo>
                                <a:pt x="62" y="70"/>
                              </a:lnTo>
                              <a:lnTo>
                                <a:pt x="20" y="18"/>
                              </a:lnTo>
                              <a:lnTo>
                                <a:pt x="20" y="110"/>
                              </a:lnTo>
                              <a:lnTo>
                                <a:pt x="20" y="110"/>
                              </a:lnTo>
                              <a:lnTo>
                                <a:pt x="22" y="116"/>
                              </a:lnTo>
                              <a:lnTo>
                                <a:pt x="24" y="118"/>
                              </a:lnTo>
                              <a:lnTo>
                                <a:pt x="6" y="118"/>
                              </a:lnTo>
                              <a:lnTo>
                                <a:pt x="6" y="118"/>
                              </a:lnTo>
                              <a:lnTo>
                                <a:pt x="10" y="116"/>
                              </a:lnTo>
                              <a:lnTo>
                                <a:pt x="10" y="110"/>
                              </a:lnTo>
                              <a:lnTo>
                                <a:pt x="10" y="14"/>
                              </a:lnTo>
                              <a:lnTo>
                                <a:pt x="10" y="14"/>
                              </a:lnTo>
                              <a:lnTo>
                                <a:pt x="10" y="10"/>
                              </a:lnTo>
                              <a:lnTo>
                                <a:pt x="8" y="6"/>
                              </a:lnTo>
                              <a:lnTo>
                                <a:pt x="8" y="6"/>
                              </a:lnTo>
                              <a:lnTo>
                                <a:pt x="6" y="2"/>
                              </a:lnTo>
                              <a:lnTo>
                                <a:pt x="0" y="0"/>
                              </a:lnTo>
                              <a:lnTo>
                                <a:pt x="26" y="0"/>
                              </a:lnTo>
                              <a:lnTo>
                                <a:pt x="94" y="84"/>
                              </a:lnTo>
                              <a:lnTo>
                                <a:pt x="94" y="8"/>
                              </a:lnTo>
                              <a:lnTo>
                                <a:pt x="94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6" name="Freeform 96"/>
                      <wps:cNvSpPr>
                        <a:spLocks/>
                      </wps:cNvSpPr>
                      <wps:spPr bwMode="auto">
                        <a:xfrm>
                          <a:off x="1120" y="2"/>
                          <a:ext cx="26" cy="118"/>
                        </a:xfrm>
                        <a:custGeom>
                          <a:avLst/>
                          <a:gdLst>
                            <a:gd name="T0" fmla="*/ 26 w 26"/>
                            <a:gd name="T1" fmla="*/ 0 h 118"/>
                            <a:gd name="T2" fmla="*/ 26 w 26"/>
                            <a:gd name="T3" fmla="*/ 0 h 118"/>
                            <a:gd name="T4" fmla="*/ 22 w 26"/>
                            <a:gd name="T5" fmla="*/ 2 h 118"/>
                            <a:gd name="T6" fmla="*/ 20 w 26"/>
                            <a:gd name="T7" fmla="*/ 8 h 118"/>
                            <a:gd name="T8" fmla="*/ 20 w 26"/>
                            <a:gd name="T9" fmla="*/ 110 h 118"/>
                            <a:gd name="T10" fmla="*/ 20 w 26"/>
                            <a:gd name="T11" fmla="*/ 110 h 118"/>
                            <a:gd name="T12" fmla="*/ 22 w 26"/>
                            <a:gd name="T13" fmla="*/ 116 h 118"/>
                            <a:gd name="T14" fmla="*/ 26 w 26"/>
                            <a:gd name="T15" fmla="*/ 118 h 118"/>
                            <a:gd name="T16" fmla="*/ 0 w 26"/>
                            <a:gd name="T17" fmla="*/ 118 h 118"/>
                            <a:gd name="T18" fmla="*/ 0 w 26"/>
                            <a:gd name="T19" fmla="*/ 118 h 118"/>
                            <a:gd name="T20" fmla="*/ 2 w 26"/>
                            <a:gd name="T21" fmla="*/ 116 h 118"/>
                            <a:gd name="T22" fmla="*/ 4 w 26"/>
                            <a:gd name="T23" fmla="*/ 110 h 118"/>
                            <a:gd name="T24" fmla="*/ 4 w 26"/>
                            <a:gd name="T25" fmla="*/ 8 h 118"/>
                            <a:gd name="T26" fmla="*/ 4 w 26"/>
                            <a:gd name="T27" fmla="*/ 8 h 118"/>
                            <a:gd name="T28" fmla="*/ 2 w 26"/>
                            <a:gd name="T29" fmla="*/ 2 h 118"/>
                            <a:gd name="T30" fmla="*/ 0 w 26"/>
                            <a:gd name="T31" fmla="*/ 0 h 118"/>
                            <a:gd name="T32" fmla="*/ 26 w 26"/>
                            <a:gd name="T33" fmla="*/ 0 h 118"/>
                            <a:gd name="T34" fmla="*/ 26 w 26"/>
                            <a:gd name="T35" fmla="*/ 0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</a:cxnLst>
                          <a:rect l="0" t="0" r="r" b="b"/>
                          <a:pathLst>
                            <a:path w="26" h="118">
                              <a:moveTo>
                                <a:pt x="26" y="0"/>
                              </a:moveTo>
                              <a:lnTo>
                                <a:pt x="26" y="0"/>
                              </a:lnTo>
                              <a:lnTo>
                                <a:pt x="22" y="2"/>
                              </a:lnTo>
                              <a:lnTo>
                                <a:pt x="20" y="8"/>
                              </a:lnTo>
                              <a:lnTo>
                                <a:pt x="20" y="110"/>
                              </a:lnTo>
                              <a:lnTo>
                                <a:pt x="20" y="110"/>
                              </a:lnTo>
                              <a:lnTo>
                                <a:pt x="22" y="116"/>
                              </a:lnTo>
                              <a:lnTo>
                                <a:pt x="26" y="118"/>
                              </a:ln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2" y="116"/>
                              </a:lnTo>
                              <a:lnTo>
                                <a:pt x="4" y="110"/>
                              </a:lnTo>
                              <a:lnTo>
                                <a:pt x="4" y="8"/>
                              </a:lnTo>
                              <a:lnTo>
                                <a:pt x="4" y="8"/>
                              </a:lnTo>
                              <a:lnTo>
                                <a:pt x="2" y="2"/>
                              </a:lnTo>
                              <a:lnTo>
                                <a:pt x="0" y="0"/>
                              </a:lnTo>
                              <a:lnTo>
                                <a:pt x="26" y="0"/>
                              </a:lnTo>
                              <a:lnTo>
                                <a:pt x="26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7" name="Freeform 97"/>
                      <wps:cNvSpPr>
                        <a:spLocks/>
                      </wps:cNvSpPr>
                      <wps:spPr bwMode="auto">
                        <a:xfrm>
                          <a:off x="1154" y="2"/>
                          <a:ext cx="108" cy="122"/>
                        </a:xfrm>
                        <a:custGeom>
                          <a:avLst/>
                          <a:gdLst>
                            <a:gd name="T0" fmla="*/ 92 w 108"/>
                            <a:gd name="T1" fmla="*/ 8 h 122"/>
                            <a:gd name="T2" fmla="*/ 92 w 108"/>
                            <a:gd name="T3" fmla="*/ 8 h 122"/>
                            <a:gd name="T4" fmla="*/ 92 w 108"/>
                            <a:gd name="T5" fmla="*/ 2 h 122"/>
                            <a:gd name="T6" fmla="*/ 88 w 108"/>
                            <a:gd name="T7" fmla="*/ 0 h 122"/>
                            <a:gd name="T8" fmla="*/ 108 w 108"/>
                            <a:gd name="T9" fmla="*/ 0 h 122"/>
                            <a:gd name="T10" fmla="*/ 108 w 108"/>
                            <a:gd name="T11" fmla="*/ 0 h 122"/>
                            <a:gd name="T12" fmla="*/ 104 w 108"/>
                            <a:gd name="T13" fmla="*/ 4 h 122"/>
                            <a:gd name="T14" fmla="*/ 100 w 108"/>
                            <a:gd name="T15" fmla="*/ 8 h 122"/>
                            <a:gd name="T16" fmla="*/ 100 w 108"/>
                            <a:gd name="T17" fmla="*/ 8 h 122"/>
                            <a:gd name="T18" fmla="*/ 58 w 108"/>
                            <a:gd name="T19" fmla="*/ 122 h 122"/>
                            <a:gd name="T20" fmla="*/ 58 w 108"/>
                            <a:gd name="T21" fmla="*/ 122 h 122"/>
                            <a:gd name="T22" fmla="*/ 10 w 108"/>
                            <a:gd name="T23" fmla="*/ 8 h 122"/>
                            <a:gd name="T24" fmla="*/ 10 w 108"/>
                            <a:gd name="T25" fmla="*/ 8 h 122"/>
                            <a:gd name="T26" fmla="*/ 6 w 108"/>
                            <a:gd name="T27" fmla="*/ 4 h 122"/>
                            <a:gd name="T28" fmla="*/ 0 w 108"/>
                            <a:gd name="T29" fmla="*/ 0 h 122"/>
                            <a:gd name="T30" fmla="*/ 32 w 108"/>
                            <a:gd name="T31" fmla="*/ 0 h 122"/>
                            <a:gd name="T32" fmla="*/ 32 w 108"/>
                            <a:gd name="T33" fmla="*/ 0 h 122"/>
                            <a:gd name="T34" fmla="*/ 30 w 108"/>
                            <a:gd name="T35" fmla="*/ 2 h 122"/>
                            <a:gd name="T36" fmla="*/ 28 w 108"/>
                            <a:gd name="T37" fmla="*/ 4 h 122"/>
                            <a:gd name="T38" fmla="*/ 30 w 108"/>
                            <a:gd name="T39" fmla="*/ 10 h 122"/>
                            <a:gd name="T40" fmla="*/ 30 w 108"/>
                            <a:gd name="T41" fmla="*/ 10 h 122"/>
                            <a:gd name="T42" fmla="*/ 60 w 108"/>
                            <a:gd name="T43" fmla="*/ 90 h 122"/>
                            <a:gd name="T44" fmla="*/ 60 w 108"/>
                            <a:gd name="T45" fmla="*/ 90 h 122"/>
                            <a:gd name="T46" fmla="*/ 92 w 108"/>
                            <a:gd name="T47" fmla="*/ 8 h 122"/>
                            <a:gd name="T48" fmla="*/ 92 w 108"/>
                            <a:gd name="T49" fmla="*/ 8 h 12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</a:cxnLst>
                          <a:rect l="0" t="0" r="r" b="b"/>
                          <a:pathLst>
                            <a:path w="108" h="122">
                              <a:moveTo>
                                <a:pt x="92" y="8"/>
                              </a:moveTo>
                              <a:lnTo>
                                <a:pt x="92" y="8"/>
                              </a:lnTo>
                              <a:lnTo>
                                <a:pt x="92" y="2"/>
                              </a:lnTo>
                              <a:lnTo>
                                <a:pt x="88" y="0"/>
                              </a:lnTo>
                              <a:lnTo>
                                <a:pt x="108" y="0"/>
                              </a:lnTo>
                              <a:lnTo>
                                <a:pt x="108" y="0"/>
                              </a:lnTo>
                              <a:lnTo>
                                <a:pt x="104" y="4"/>
                              </a:lnTo>
                              <a:lnTo>
                                <a:pt x="100" y="8"/>
                              </a:lnTo>
                              <a:lnTo>
                                <a:pt x="100" y="8"/>
                              </a:lnTo>
                              <a:lnTo>
                                <a:pt x="58" y="122"/>
                              </a:lnTo>
                              <a:lnTo>
                                <a:pt x="58" y="122"/>
                              </a:lnTo>
                              <a:lnTo>
                                <a:pt x="10" y="8"/>
                              </a:lnTo>
                              <a:lnTo>
                                <a:pt x="10" y="8"/>
                              </a:lnTo>
                              <a:lnTo>
                                <a:pt x="6" y="4"/>
                              </a:lnTo>
                              <a:lnTo>
                                <a:pt x="0" y="0"/>
                              </a:lnTo>
                              <a:lnTo>
                                <a:pt x="32" y="0"/>
                              </a:lnTo>
                              <a:lnTo>
                                <a:pt x="32" y="0"/>
                              </a:lnTo>
                              <a:lnTo>
                                <a:pt x="30" y="2"/>
                              </a:lnTo>
                              <a:lnTo>
                                <a:pt x="28" y="4"/>
                              </a:lnTo>
                              <a:lnTo>
                                <a:pt x="30" y="10"/>
                              </a:lnTo>
                              <a:lnTo>
                                <a:pt x="30" y="10"/>
                              </a:lnTo>
                              <a:lnTo>
                                <a:pt x="60" y="90"/>
                              </a:lnTo>
                              <a:lnTo>
                                <a:pt x="60" y="90"/>
                              </a:lnTo>
                              <a:lnTo>
                                <a:pt x="92" y="8"/>
                              </a:lnTo>
                              <a:lnTo>
                                <a:pt x="92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8" name="Freeform 98"/>
                      <wps:cNvSpPr>
                        <a:spLocks/>
                      </wps:cNvSpPr>
                      <wps:spPr bwMode="auto">
                        <a:xfrm>
                          <a:off x="1268" y="2"/>
                          <a:ext cx="74" cy="118"/>
                        </a:xfrm>
                        <a:custGeom>
                          <a:avLst/>
                          <a:gdLst>
                            <a:gd name="T0" fmla="*/ 66 w 74"/>
                            <a:gd name="T1" fmla="*/ 16 h 118"/>
                            <a:gd name="T2" fmla="*/ 66 w 74"/>
                            <a:gd name="T3" fmla="*/ 16 h 118"/>
                            <a:gd name="T4" fmla="*/ 60 w 74"/>
                            <a:gd name="T5" fmla="*/ 10 h 118"/>
                            <a:gd name="T6" fmla="*/ 52 w 74"/>
                            <a:gd name="T7" fmla="*/ 8 h 118"/>
                            <a:gd name="T8" fmla="*/ 52 w 74"/>
                            <a:gd name="T9" fmla="*/ 8 h 118"/>
                            <a:gd name="T10" fmla="*/ 22 w 74"/>
                            <a:gd name="T11" fmla="*/ 8 h 118"/>
                            <a:gd name="T12" fmla="*/ 22 w 74"/>
                            <a:gd name="T13" fmla="*/ 48 h 118"/>
                            <a:gd name="T14" fmla="*/ 50 w 74"/>
                            <a:gd name="T15" fmla="*/ 48 h 118"/>
                            <a:gd name="T16" fmla="*/ 50 w 74"/>
                            <a:gd name="T17" fmla="*/ 48 h 118"/>
                            <a:gd name="T18" fmla="*/ 54 w 74"/>
                            <a:gd name="T19" fmla="*/ 46 h 118"/>
                            <a:gd name="T20" fmla="*/ 56 w 74"/>
                            <a:gd name="T21" fmla="*/ 44 h 118"/>
                            <a:gd name="T22" fmla="*/ 56 w 74"/>
                            <a:gd name="T23" fmla="*/ 62 h 118"/>
                            <a:gd name="T24" fmla="*/ 56 w 74"/>
                            <a:gd name="T25" fmla="*/ 62 h 118"/>
                            <a:gd name="T26" fmla="*/ 54 w 74"/>
                            <a:gd name="T27" fmla="*/ 58 h 118"/>
                            <a:gd name="T28" fmla="*/ 50 w 74"/>
                            <a:gd name="T29" fmla="*/ 58 h 118"/>
                            <a:gd name="T30" fmla="*/ 22 w 74"/>
                            <a:gd name="T31" fmla="*/ 58 h 118"/>
                            <a:gd name="T32" fmla="*/ 22 w 74"/>
                            <a:gd name="T33" fmla="*/ 108 h 118"/>
                            <a:gd name="T34" fmla="*/ 22 w 74"/>
                            <a:gd name="T35" fmla="*/ 108 h 118"/>
                            <a:gd name="T36" fmla="*/ 42 w 74"/>
                            <a:gd name="T37" fmla="*/ 110 h 118"/>
                            <a:gd name="T38" fmla="*/ 42 w 74"/>
                            <a:gd name="T39" fmla="*/ 110 h 118"/>
                            <a:gd name="T40" fmla="*/ 54 w 74"/>
                            <a:gd name="T41" fmla="*/ 110 h 118"/>
                            <a:gd name="T42" fmla="*/ 62 w 74"/>
                            <a:gd name="T43" fmla="*/ 108 h 118"/>
                            <a:gd name="T44" fmla="*/ 68 w 74"/>
                            <a:gd name="T45" fmla="*/ 104 h 118"/>
                            <a:gd name="T46" fmla="*/ 74 w 74"/>
                            <a:gd name="T47" fmla="*/ 98 h 118"/>
                            <a:gd name="T48" fmla="*/ 70 w 74"/>
                            <a:gd name="T49" fmla="*/ 118 h 118"/>
                            <a:gd name="T50" fmla="*/ 0 w 74"/>
                            <a:gd name="T51" fmla="*/ 118 h 118"/>
                            <a:gd name="T52" fmla="*/ 0 w 74"/>
                            <a:gd name="T53" fmla="*/ 118 h 118"/>
                            <a:gd name="T54" fmla="*/ 4 w 74"/>
                            <a:gd name="T55" fmla="*/ 116 h 118"/>
                            <a:gd name="T56" fmla="*/ 6 w 74"/>
                            <a:gd name="T57" fmla="*/ 110 h 118"/>
                            <a:gd name="T58" fmla="*/ 6 w 74"/>
                            <a:gd name="T59" fmla="*/ 8 h 118"/>
                            <a:gd name="T60" fmla="*/ 6 w 74"/>
                            <a:gd name="T61" fmla="*/ 8 h 118"/>
                            <a:gd name="T62" fmla="*/ 4 w 74"/>
                            <a:gd name="T63" fmla="*/ 2 h 118"/>
                            <a:gd name="T64" fmla="*/ 0 w 74"/>
                            <a:gd name="T65" fmla="*/ 0 h 118"/>
                            <a:gd name="T66" fmla="*/ 66 w 74"/>
                            <a:gd name="T67" fmla="*/ 0 h 118"/>
                            <a:gd name="T68" fmla="*/ 66 w 74"/>
                            <a:gd name="T69" fmla="*/ 16 h 118"/>
                            <a:gd name="T70" fmla="*/ 66 w 74"/>
                            <a:gd name="T71" fmla="*/ 16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</a:cxnLst>
                          <a:rect l="0" t="0" r="r" b="b"/>
                          <a:pathLst>
                            <a:path w="74" h="118">
                              <a:moveTo>
                                <a:pt x="66" y="16"/>
                              </a:moveTo>
                              <a:lnTo>
                                <a:pt x="66" y="16"/>
                              </a:lnTo>
                              <a:lnTo>
                                <a:pt x="60" y="10"/>
                              </a:lnTo>
                              <a:lnTo>
                                <a:pt x="52" y="8"/>
                              </a:lnTo>
                              <a:lnTo>
                                <a:pt x="52" y="8"/>
                              </a:lnTo>
                              <a:lnTo>
                                <a:pt x="22" y="8"/>
                              </a:lnTo>
                              <a:lnTo>
                                <a:pt x="22" y="48"/>
                              </a:lnTo>
                              <a:lnTo>
                                <a:pt x="50" y="48"/>
                              </a:lnTo>
                              <a:lnTo>
                                <a:pt x="50" y="48"/>
                              </a:lnTo>
                              <a:lnTo>
                                <a:pt x="54" y="46"/>
                              </a:lnTo>
                              <a:lnTo>
                                <a:pt x="56" y="44"/>
                              </a:lnTo>
                              <a:lnTo>
                                <a:pt x="56" y="62"/>
                              </a:lnTo>
                              <a:lnTo>
                                <a:pt x="56" y="62"/>
                              </a:lnTo>
                              <a:lnTo>
                                <a:pt x="54" y="58"/>
                              </a:lnTo>
                              <a:lnTo>
                                <a:pt x="50" y="58"/>
                              </a:lnTo>
                              <a:lnTo>
                                <a:pt x="22" y="58"/>
                              </a:lnTo>
                              <a:lnTo>
                                <a:pt x="22" y="108"/>
                              </a:lnTo>
                              <a:lnTo>
                                <a:pt x="22" y="108"/>
                              </a:lnTo>
                              <a:lnTo>
                                <a:pt x="42" y="110"/>
                              </a:lnTo>
                              <a:lnTo>
                                <a:pt x="42" y="110"/>
                              </a:lnTo>
                              <a:lnTo>
                                <a:pt x="54" y="110"/>
                              </a:lnTo>
                              <a:lnTo>
                                <a:pt x="62" y="108"/>
                              </a:lnTo>
                              <a:lnTo>
                                <a:pt x="68" y="104"/>
                              </a:lnTo>
                              <a:lnTo>
                                <a:pt x="74" y="98"/>
                              </a:lnTo>
                              <a:lnTo>
                                <a:pt x="70" y="118"/>
                              </a:ln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4" y="116"/>
                              </a:lnTo>
                              <a:lnTo>
                                <a:pt x="6" y="110"/>
                              </a:lnTo>
                              <a:lnTo>
                                <a:pt x="6" y="8"/>
                              </a:lnTo>
                              <a:lnTo>
                                <a:pt x="6" y="8"/>
                              </a:lnTo>
                              <a:lnTo>
                                <a:pt x="4" y="2"/>
                              </a:lnTo>
                              <a:lnTo>
                                <a:pt x="0" y="0"/>
                              </a:lnTo>
                              <a:lnTo>
                                <a:pt x="66" y="0"/>
                              </a:lnTo>
                              <a:lnTo>
                                <a:pt x="66" y="16"/>
                              </a:lnTo>
                              <a:lnTo>
                                <a:pt x="66" y="1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9" name="Freeform 99"/>
                      <wps:cNvSpPr>
                        <a:spLocks noEditPoints="1"/>
                      </wps:cNvSpPr>
                      <wps:spPr bwMode="auto">
                        <a:xfrm>
                          <a:off x="1350" y="2"/>
                          <a:ext cx="102" cy="118"/>
                        </a:xfrm>
                        <a:custGeom>
                          <a:avLst/>
                          <a:gdLst>
                            <a:gd name="T0" fmla="*/ 48 w 102"/>
                            <a:gd name="T1" fmla="*/ 58 h 118"/>
                            <a:gd name="T2" fmla="*/ 60 w 102"/>
                            <a:gd name="T3" fmla="*/ 64 h 118"/>
                            <a:gd name="T4" fmla="*/ 66 w 102"/>
                            <a:gd name="T5" fmla="*/ 72 h 118"/>
                            <a:gd name="T6" fmla="*/ 84 w 102"/>
                            <a:gd name="T7" fmla="*/ 102 h 118"/>
                            <a:gd name="T8" fmla="*/ 92 w 102"/>
                            <a:gd name="T9" fmla="*/ 112 h 118"/>
                            <a:gd name="T10" fmla="*/ 102 w 102"/>
                            <a:gd name="T11" fmla="*/ 118 h 118"/>
                            <a:gd name="T12" fmla="*/ 84 w 102"/>
                            <a:gd name="T13" fmla="*/ 118 h 118"/>
                            <a:gd name="T14" fmla="*/ 76 w 102"/>
                            <a:gd name="T15" fmla="*/ 116 h 118"/>
                            <a:gd name="T16" fmla="*/ 70 w 102"/>
                            <a:gd name="T17" fmla="*/ 110 h 118"/>
                            <a:gd name="T18" fmla="*/ 50 w 102"/>
                            <a:gd name="T19" fmla="*/ 78 h 118"/>
                            <a:gd name="T20" fmla="*/ 38 w 102"/>
                            <a:gd name="T21" fmla="*/ 64 h 118"/>
                            <a:gd name="T22" fmla="*/ 32 w 102"/>
                            <a:gd name="T23" fmla="*/ 64 h 118"/>
                            <a:gd name="T24" fmla="*/ 22 w 102"/>
                            <a:gd name="T25" fmla="*/ 110 h 118"/>
                            <a:gd name="T26" fmla="*/ 24 w 102"/>
                            <a:gd name="T27" fmla="*/ 116 h 118"/>
                            <a:gd name="T28" fmla="*/ 0 w 102"/>
                            <a:gd name="T29" fmla="*/ 118 h 118"/>
                            <a:gd name="T30" fmla="*/ 4 w 102"/>
                            <a:gd name="T31" fmla="*/ 116 h 118"/>
                            <a:gd name="T32" fmla="*/ 6 w 102"/>
                            <a:gd name="T33" fmla="*/ 8 h 118"/>
                            <a:gd name="T34" fmla="*/ 4 w 102"/>
                            <a:gd name="T35" fmla="*/ 2 h 118"/>
                            <a:gd name="T36" fmla="*/ 34 w 102"/>
                            <a:gd name="T37" fmla="*/ 0 h 118"/>
                            <a:gd name="T38" fmla="*/ 46 w 102"/>
                            <a:gd name="T39" fmla="*/ 0 h 118"/>
                            <a:gd name="T40" fmla="*/ 62 w 102"/>
                            <a:gd name="T41" fmla="*/ 6 h 118"/>
                            <a:gd name="T42" fmla="*/ 72 w 102"/>
                            <a:gd name="T43" fmla="*/ 14 h 118"/>
                            <a:gd name="T44" fmla="*/ 76 w 102"/>
                            <a:gd name="T45" fmla="*/ 28 h 118"/>
                            <a:gd name="T46" fmla="*/ 76 w 102"/>
                            <a:gd name="T47" fmla="*/ 36 h 118"/>
                            <a:gd name="T48" fmla="*/ 70 w 102"/>
                            <a:gd name="T49" fmla="*/ 46 h 118"/>
                            <a:gd name="T50" fmla="*/ 58 w 102"/>
                            <a:gd name="T51" fmla="*/ 56 h 118"/>
                            <a:gd name="T52" fmla="*/ 48 w 102"/>
                            <a:gd name="T53" fmla="*/ 58 h 118"/>
                            <a:gd name="T54" fmla="*/ 22 w 102"/>
                            <a:gd name="T55" fmla="*/ 54 h 118"/>
                            <a:gd name="T56" fmla="*/ 32 w 102"/>
                            <a:gd name="T57" fmla="*/ 54 h 118"/>
                            <a:gd name="T58" fmla="*/ 42 w 102"/>
                            <a:gd name="T59" fmla="*/ 54 h 118"/>
                            <a:gd name="T60" fmla="*/ 54 w 102"/>
                            <a:gd name="T61" fmla="*/ 46 h 118"/>
                            <a:gd name="T62" fmla="*/ 58 w 102"/>
                            <a:gd name="T63" fmla="*/ 36 h 118"/>
                            <a:gd name="T64" fmla="*/ 58 w 102"/>
                            <a:gd name="T65" fmla="*/ 30 h 118"/>
                            <a:gd name="T66" fmla="*/ 54 w 102"/>
                            <a:gd name="T67" fmla="*/ 14 h 118"/>
                            <a:gd name="T68" fmla="*/ 42 w 102"/>
                            <a:gd name="T69" fmla="*/ 8 h 118"/>
                            <a:gd name="T70" fmla="*/ 34 w 102"/>
                            <a:gd name="T71" fmla="*/ 6 h 118"/>
                            <a:gd name="T72" fmla="*/ 22 w 102"/>
                            <a:gd name="T73" fmla="*/ 8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</a:cxnLst>
                          <a:rect l="0" t="0" r="r" b="b"/>
                          <a:pathLst>
                            <a:path w="102" h="118">
                              <a:moveTo>
                                <a:pt x="48" y="58"/>
                              </a:moveTo>
                              <a:lnTo>
                                <a:pt x="48" y="58"/>
                              </a:lnTo>
                              <a:lnTo>
                                <a:pt x="54" y="60"/>
                              </a:lnTo>
                              <a:lnTo>
                                <a:pt x="60" y="64"/>
                              </a:lnTo>
                              <a:lnTo>
                                <a:pt x="66" y="72"/>
                              </a:lnTo>
                              <a:lnTo>
                                <a:pt x="66" y="72"/>
                              </a:lnTo>
                              <a:lnTo>
                                <a:pt x="76" y="88"/>
                              </a:lnTo>
                              <a:lnTo>
                                <a:pt x="84" y="102"/>
                              </a:lnTo>
                              <a:lnTo>
                                <a:pt x="92" y="112"/>
                              </a:lnTo>
                              <a:lnTo>
                                <a:pt x="92" y="112"/>
                              </a:lnTo>
                              <a:lnTo>
                                <a:pt x="98" y="116"/>
                              </a:lnTo>
                              <a:lnTo>
                                <a:pt x="102" y="118"/>
                              </a:lnTo>
                              <a:lnTo>
                                <a:pt x="84" y="118"/>
                              </a:lnTo>
                              <a:lnTo>
                                <a:pt x="84" y="118"/>
                              </a:lnTo>
                              <a:lnTo>
                                <a:pt x="80" y="118"/>
                              </a:lnTo>
                              <a:lnTo>
                                <a:pt x="76" y="116"/>
                              </a:lnTo>
                              <a:lnTo>
                                <a:pt x="70" y="110"/>
                              </a:lnTo>
                              <a:lnTo>
                                <a:pt x="70" y="110"/>
                              </a:lnTo>
                              <a:lnTo>
                                <a:pt x="50" y="78"/>
                              </a:lnTo>
                              <a:lnTo>
                                <a:pt x="50" y="78"/>
                              </a:lnTo>
                              <a:lnTo>
                                <a:pt x="42" y="68"/>
                              </a:lnTo>
                              <a:lnTo>
                                <a:pt x="38" y="64"/>
                              </a:lnTo>
                              <a:lnTo>
                                <a:pt x="32" y="64"/>
                              </a:lnTo>
                              <a:lnTo>
                                <a:pt x="32" y="64"/>
                              </a:lnTo>
                              <a:lnTo>
                                <a:pt x="22" y="64"/>
                              </a:lnTo>
                              <a:lnTo>
                                <a:pt x="22" y="110"/>
                              </a:lnTo>
                              <a:lnTo>
                                <a:pt x="22" y="110"/>
                              </a:lnTo>
                              <a:lnTo>
                                <a:pt x="24" y="116"/>
                              </a:lnTo>
                              <a:lnTo>
                                <a:pt x="26" y="118"/>
                              </a:ln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4" y="116"/>
                              </a:lnTo>
                              <a:lnTo>
                                <a:pt x="6" y="110"/>
                              </a:lnTo>
                              <a:lnTo>
                                <a:pt x="6" y="8"/>
                              </a:lnTo>
                              <a:lnTo>
                                <a:pt x="6" y="8"/>
                              </a:lnTo>
                              <a:lnTo>
                                <a:pt x="4" y="2"/>
                              </a:lnTo>
                              <a:lnTo>
                                <a:pt x="0" y="0"/>
                              </a:lnTo>
                              <a:lnTo>
                                <a:pt x="34" y="0"/>
                              </a:lnTo>
                              <a:lnTo>
                                <a:pt x="34" y="0"/>
                              </a:lnTo>
                              <a:lnTo>
                                <a:pt x="46" y="0"/>
                              </a:lnTo>
                              <a:lnTo>
                                <a:pt x="54" y="2"/>
                              </a:lnTo>
                              <a:lnTo>
                                <a:pt x="62" y="6"/>
                              </a:lnTo>
                              <a:lnTo>
                                <a:pt x="68" y="10"/>
                              </a:lnTo>
                              <a:lnTo>
                                <a:pt x="72" y="14"/>
                              </a:lnTo>
                              <a:lnTo>
                                <a:pt x="74" y="20"/>
                              </a:lnTo>
                              <a:lnTo>
                                <a:pt x="76" y="28"/>
                              </a:lnTo>
                              <a:lnTo>
                                <a:pt x="76" y="28"/>
                              </a:lnTo>
                              <a:lnTo>
                                <a:pt x="76" y="36"/>
                              </a:lnTo>
                              <a:lnTo>
                                <a:pt x="74" y="42"/>
                              </a:lnTo>
                              <a:lnTo>
                                <a:pt x="70" y="46"/>
                              </a:lnTo>
                              <a:lnTo>
                                <a:pt x="66" y="50"/>
                              </a:lnTo>
                              <a:lnTo>
                                <a:pt x="58" y="56"/>
                              </a:lnTo>
                              <a:lnTo>
                                <a:pt x="48" y="58"/>
                              </a:lnTo>
                              <a:lnTo>
                                <a:pt x="48" y="58"/>
                              </a:lnTo>
                              <a:close/>
                              <a:moveTo>
                                <a:pt x="22" y="8"/>
                              </a:moveTo>
                              <a:lnTo>
                                <a:pt x="22" y="54"/>
                              </a:lnTo>
                              <a:lnTo>
                                <a:pt x="22" y="54"/>
                              </a:lnTo>
                              <a:lnTo>
                                <a:pt x="32" y="54"/>
                              </a:lnTo>
                              <a:lnTo>
                                <a:pt x="32" y="54"/>
                              </a:lnTo>
                              <a:lnTo>
                                <a:pt x="42" y="54"/>
                              </a:lnTo>
                              <a:lnTo>
                                <a:pt x="50" y="48"/>
                              </a:lnTo>
                              <a:lnTo>
                                <a:pt x="54" y="46"/>
                              </a:lnTo>
                              <a:lnTo>
                                <a:pt x="56" y="40"/>
                              </a:lnTo>
                              <a:lnTo>
                                <a:pt x="58" y="36"/>
                              </a:lnTo>
                              <a:lnTo>
                                <a:pt x="58" y="30"/>
                              </a:lnTo>
                              <a:lnTo>
                                <a:pt x="58" y="30"/>
                              </a:lnTo>
                              <a:lnTo>
                                <a:pt x="58" y="22"/>
                              </a:lnTo>
                              <a:lnTo>
                                <a:pt x="54" y="14"/>
                              </a:lnTo>
                              <a:lnTo>
                                <a:pt x="46" y="8"/>
                              </a:lnTo>
                              <a:lnTo>
                                <a:pt x="42" y="8"/>
                              </a:lnTo>
                              <a:lnTo>
                                <a:pt x="34" y="6"/>
                              </a:lnTo>
                              <a:lnTo>
                                <a:pt x="34" y="6"/>
                              </a:lnTo>
                              <a:lnTo>
                                <a:pt x="22" y="8"/>
                              </a:lnTo>
                              <a:lnTo>
                                <a:pt x="22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0" name="Freeform 100"/>
                      <wps:cNvSpPr>
                        <a:spLocks/>
                      </wps:cNvSpPr>
                      <wps:spPr bwMode="auto">
                        <a:xfrm>
                          <a:off x="1452" y="0"/>
                          <a:ext cx="72" cy="122"/>
                        </a:xfrm>
                        <a:custGeom>
                          <a:avLst/>
                          <a:gdLst>
                            <a:gd name="T0" fmla="*/ 72 w 72"/>
                            <a:gd name="T1" fmla="*/ 86 h 122"/>
                            <a:gd name="T2" fmla="*/ 68 w 72"/>
                            <a:gd name="T3" fmla="*/ 100 h 122"/>
                            <a:gd name="T4" fmla="*/ 60 w 72"/>
                            <a:gd name="T5" fmla="*/ 112 h 122"/>
                            <a:gd name="T6" fmla="*/ 48 w 72"/>
                            <a:gd name="T7" fmla="*/ 120 h 122"/>
                            <a:gd name="T8" fmla="*/ 34 w 72"/>
                            <a:gd name="T9" fmla="*/ 122 h 122"/>
                            <a:gd name="T10" fmla="*/ 24 w 72"/>
                            <a:gd name="T11" fmla="*/ 120 h 122"/>
                            <a:gd name="T12" fmla="*/ 2 w 72"/>
                            <a:gd name="T13" fmla="*/ 112 h 122"/>
                            <a:gd name="T14" fmla="*/ 0 w 72"/>
                            <a:gd name="T15" fmla="*/ 86 h 122"/>
                            <a:gd name="T16" fmla="*/ 10 w 72"/>
                            <a:gd name="T17" fmla="*/ 104 h 122"/>
                            <a:gd name="T18" fmla="*/ 26 w 72"/>
                            <a:gd name="T19" fmla="*/ 114 h 122"/>
                            <a:gd name="T20" fmla="*/ 32 w 72"/>
                            <a:gd name="T21" fmla="*/ 114 h 122"/>
                            <a:gd name="T22" fmla="*/ 44 w 72"/>
                            <a:gd name="T23" fmla="*/ 112 h 122"/>
                            <a:gd name="T24" fmla="*/ 52 w 72"/>
                            <a:gd name="T25" fmla="*/ 106 h 122"/>
                            <a:gd name="T26" fmla="*/ 56 w 72"/>
                            <a:gd name="T27" fmla="*/ 92 h 122"/>
                            <a:gd name="T28" fmla="*/ 56 w 72"/>
                            <a:gd name="T29" fmla="*/ 86 h 122"/>
                            <a:gd name="T30" fmla="*/ 48 w 72"/>
                            <a:gd name="T31" fmla="*/ 74 h 122"/>
                            <a:gd name="T32" fmla="*/ 26 w 72"/>
                            <a:gd name="T33" fmla="*/ 62 h 122"/>
                            <a:gd name="T34" fmla="*/ 16 w 72"/>
                            <a:gd name="T35" fmla="*/ 56 h 122"/>
                            <a:gd name="T36" fmla="*/ 2 w 72"/>
                            <a:gd name="T37" fmla="*/ 40 h 122"/>
                            <a:gd name="T38" fmla="*/ 2 w 72"/>
                            <a:gd name="T39" fmla="*/ 30 h 122"/>
                            <a:gd name="T40" fmla="*/ 4 w 72"/>
                            <a:gd name="T41" fmla="*/ 18 h 122"/>
                            <a:gd name="T42" fmla="*/ 14 w 72"/>
                            <a:gd name="T43" fmla="*/ 8 h 122"/>
                            <a:gd name="T44" fmla="*/ 38 w 72"/>
                            <a:gd name="T45" fmla="*/ 0 h 122"/>
                            <a:gd name="T46" fmla="*/ 50 w 72"/>
                            <a:gd name="T47" fmla="*/ 2 h 122"/>
                            <a:gd name="T48" fmla="*/ 62 w 72"/>
                            <a:gd name="T49" fmla="*/ 6 h 122"/>
                            <a:gd name="T50" fmla="*/ 64 w 72"/>
                            <a:gd name="T51" fmla="*/ 30 h 122"/>
                            <a:gd name="T52" fmla="*/ 54 w 72"/>
                            <a:gd name="T53" fmla="*/ 16 h 122"/>
                            <a:gd name="T54" fmla="*/ 40 w 72"/>
                            <a:gd name="T55" fmla="*/ 8 h 122"/>
                            <a:gd name="T56" fmla="*/ 34 w 72"/>
                            <a:gd name="T57" fmla="*/ 8 h 122"/>
                            <a:gd name="T58" fmla="*/ 20 w 72"/>
                            <a:gd name="T59" fmla="*/ 14 h 122"/>
                            <a:gd name="T60" fmla="*/ 16 w 72"/>
                            <a:gd name="T61" fmla="*/ 26 h 122"/>
                            <a:gd name="T62" fmla="*/ 16 w 72"/>
                            <a:gd name="T63" fmla="*/ 32 h 122"/>
                            <a:gd name="T64" fmla="*/ 28 w 72"/>
                            <a:gd name="T65" fmla="*/ 44 h 122"/>
                            <a:gd name="T66" fmla="*/ 40 w 72"/>
                            <a:gd name="T67" fmla="*/ 48 h 122"/>
                            <a:gd name="T68" fmla="*/ 62 w 72"/>
                            <a:gd name="T69" fmla="*/ 62 h 122"/>
                            <a:gd name="T70" fmla="*/ 70 w 72"/>
                            <a:gd name="T71" fmla="*/ 72 h 122"/>
                            <a:gd name="T72" fmla="*/ 72 w 72"/>
                            <a:gd name="T73" fmla="*/ 86 h 12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</a:cxnLst>
                          <a:rect l="0" t="0" r="r" b="b"/>
                          <a:pathLst>
                            <a:path w="72" h="122">
                              <a:moveTo>
                                <a:pt x="72" y="86"/>
                              </a:moveTo>
                              <a:lnTo>
                                <a:pt x="72" y="86"/>
                              </a:lnTo>
                              <a:lnTo>
                                <a:pt x="72" y="94"/>
                              </a:lnTo>
                              <a:lnTo>
                                <a:pt x="68" y="100"/>
                              </a:lnTo>
                              <a:lnTo>
                                <a:pt x="64" y="106"/>
                              </a:lnTo>
                              <a:lnTo>
                                <a:pt x="60" y="112"/>
                              </a:lnTo>
                              <a:lnTo>
                                <a:pt x="54" y="116"/>
                              </a:lnTo>
                              <a:lnTo>
                                <a:pt x="48" y="120"/>
                              </a:lnTo>
                              <a:lnTo>
                                <a:pt x="40" y="122"/>
                              </a:lnTo>
                              <a:lnTo>
                                <a:pt x="34" y="122"/>
                              </a:lnTo>
                              <a:lnTo>
                                <a:pt x="34" y="122"/>
                              </a:lnTo>
                              <a:lnTo>
                                <a:pt x="24" y="120"/>
                              </a:lnTo>
                              <a:lnTo>
                                <a:pt x="14" y="118"/>
                              </a:lnTo>
                              <a:lnTo>
                                <a:pt x="2" y="112"/>
                              </a:lnTo>
                              <a:lnTo>
                                <a:pt x="0" y="86"/>
                              </a:lnTo>
                              <a:lnTo>
                                <a:pt x="0" y="86"/>
                              </a:lnTo>
                              <a:lnTo>
                                <a:pt x="4" y="96"/>
                              </a:lnTo>
                              <a:lnTo>
                                <a:pt x="10" y="104"/>
                              </a:lnTo>
                              <a:lnTo>
                                <a:pt x="20" y="112"/>
                              </a:lnTo>
                              <a:lnTo>
                                <a:pt x="26" y="114"/>
                              </a:lnTo>
                              <a:lnTo>
                                <a:pt x="32" y="114"/>
                              </a:lnTo>
                              <a:lnTo>
                                <a:pt x="32" y="114"/>
                              </a:lnTo>
                              <a:lnTo>
                                <a:pt x="38" y="114"/>
                              </a:lnTo>
                              <a:lnTo>
                                <a:pt x="44" y="112"/>
                              </a:lnTo>
                              <a:lnTo>
                                <a:pt x="48" y="110"/>
                              </a:lnTo>
                              <a:lnTo>
                                <a:pt x="52" y="106"/>
                              </a:lnTo>
                              <a:lnTo>
                                <a:pt x="56" y="98"/>
                              </a:lnTo>
                              <a:lnTo>
                                <a:pt x="56" y="92"/>
                              </a:lnTo>
                              <a:lnTo>
                                <a:pt x="56" y="92"/>
                              </a:lnTo>
                              <a:lnTo>
                                <a:pt x="56" y="86"/>
                              </a:lnTo>
                              <a:lnTo>
                                <a:pt x="54" y="80"/>
                              </a:lnTo>
                              <a:lnTo>
                                <a:pt x="48" y="74"/>
                              </a:lnTo>
                              <a:lnTo>
                                <a:pt x="38" y="68"/>
                              </a:lnTo>
                              <a:lnTo>
                                <a:pt x="26" y="62"/>
                              </a:lnTo>
                              <a:lnTo>
                                <a:pt x="26" y="62"/>
                              </a:lnTo>
                              <a:lnTo>
                                <a:pt x="16" y="56"/>
                              </a:lnTo>
                              <a:lnTo>
                                <a:pt x="8" y="48"/>
                              </a:lnTo>
                              <a:lnTo>
                                <a:pt x="2" y="40"/>
                              </a:lnTo>
                              <a:lnTo>
                                <a:pt x="2" y="30"/>
                              </a:lnTo>
                              <a:lnTo>
                                <a:pt x="2" y="30"/>
                              </a:lnTo>
                              <a:lnTo>
                                <a:pt x="2" y="24"/>
                              </a:lnTo>
                              <a:lnTo>
                                <a:pt x="4" y="18"/>
                              </a:lnTo>
                              <a:lnTo>
                                <a:pt x="8" y="12"/>
                              </a:lnTo>
                              <a:lnTo>
                                <a:pt x="14" y="8"/>
                              </a:lnTo>
                              <a:lnTo>
                                <a:pt x="24" y="2"/>
                              </a:lnTo>
                              <a:lnTo>
                                <a:pt x="38" y="0"/>
                              </a:lnTo>
                              <a:lnTo>
                                <a:pt x="38" y="0"/>
                              </a:lnTo>
                              <a:lnTo>
                                <a:pt x="50" y="2"/>
                              </a:lnTo>
                              <a:lnTo>
                                <a:pt x="56" y="4"/>
                              </a:lnTo>
                              <a:lnTo>
                                <a:pt x="62" y="6"/>
                              </a:lnTo>
                              <a:lnTo>
                                <a:pt x="64" y="30"/>
                              </a:lnTo>
                              <a:lnTo>
                                <a:pt x="64" y="30"/>
                              </a:lnTo>
                              <a:lnTo>
                                <a:pt x="60" y="22"/>
                              </a:lnTo>
                              <a:lnTo>
                                <a:pt x="54" y="16"/>
                              </a:lnTo>
                              <a:lnTo>
                                <a:pt x="46" y="10"/>
                              </a:lnTo>
                              <a:lnTo>
                                <a:pt x="40" y="8"/>
                              </a:lnTo>
                              <a:lnTo>
                                <a:pt x="34" y="8"/>
                              </a:lnTo>
                              <a:lnTo>
                                <a:pt x="34" y="8"/>
                              </a:lnTo>
                              <a:lnTo>
                                <a:pt x="26" y="8"/>
                              </a:lnTo>
                              <a:lnTo>
                                <a:pt x="20" y="14"/>
                              </a:lnTo>
                              <a:lnTo>
                                <a:pt x="16" y="20"/>
                              </a:lnTo>
                              <a:lnTo>
                                <a:pt x="16" y="26"/>
                              </a:lnTo>
                              <a:lnTo>
                                <a:pt x="16" y="26"/>
                              </a:lnTo>
                              <a:lnTo>
                                <a:pt x="16" y="32"/>
                              </a:lnTo>
                              <a:lnTo>
                                <a:pt x="22" y="38"/>
                              </a:lnTo>
                              <a:lnTo>
                                <a:pt x="28" y="44"/>
                              </a:lnTo>
                              <a:lnTo>
                                <a:pt x="40" y="48"/>
                              </a:lnTo>
                              <a:lnTo>
                                <a:pt x="40" y="48"/>
                              </a:lnTo>
                              <a:lnTo>
                                <a:pt x="52" y="54"/>
                              </a:lnTo>
                              <a:lnTo>
                                <a:pt x="62" y="62"/>
                              </a:lnTo>
                              <a:lnTo>
                                <a:pt x="66" y="66"/>
                              </a:lnTo>
                              <a:lnTo>
                                <a:pt x="70" y="72"/>
                              </a:lnTo>
                              <a:lnTo>
                                <a:pt x="72" y="78"/>
                              </a:lnTo>
                              <a:lnTo>
                                <a:pt x="72" y="86"/>
                              </a:lnTo>
                              <a:lnTo>
                                <a:pt x="72" y="8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1" name="Freeform 101"/>
                      <wps:cNvSpPr>
                        <a:spLocks/>
                      </wps:cNvSpPr>
                      <wps:spPr bwMode="auto">
                        <a:xfrm>
                          <a:off x="1536" y="2"/>
                          <a:ext cx="26" cy="118"/>
                        </a:xfrm>
                        <a:custGeom>
                          <a:avLst/>
                          <a:gdLst>
                            <a:gd name="T0" fmla="*/ 26 w 26"/>
                            <a:gd name="T1" fmla="*/ 0 h 118"/>
                            <a:gd name="T2" fmla="*/ 26 w 26"/>
                            <a:gd name="T3" fmla="*/ 0 h 118"/>
                            <a:gd name="T4" fmla="*/ 22 w 26"/>
                            <a:gd name="T5" fmla="*/ 2 h 118"/>
                            <a:gd name="T6" fmla="*/ 20 w 26"/>
                            <a:gd name="T7" fmla="*/ 8 h 118"/>
                            <a:gd name="T8" fmla="*/ 20 w 26"/>
                            <a:gd name="T9" fmla="*/ 110 h 118"/>
                            <a:gd name="T10" fmla="*/ 20 w 26"/>
                            <a:gd name="T11" fmla="*/ 110 h 118"/>
                            <a:gd name="T12" fmla="*/ 22 w 26"/>
                            <a:gd name="T13" fmla="*/ 116 h 118"/>
                            <a:gd name="T14" fmla="*/ 26 w 26"/>
                            <a:gd name="T15" fmla="*/ 118 h 118"/>
                            <a:gd name="T16" fmla="*/ 0 w 26"/>
                            <a:gd name="T17" fmla="*/ 118 h 118"/>
                            <a:gd name="T18" fmla="*/ 0 w 26"/>
                            <a:gd name="T19" fmla="*/ 118 h 118"/>
                            <a:gd name="T20" fmla="*/ 2 w 26"/>
                            <a:gd name="T21" fmla="*/ 116 h 118"/>
                            <a:gd name="T22" fmla="*/ 4 w 26"/>
                            <a:gd name="T23" fmla="*/ 110 h 118"/>
                            <a:gd name="T24" fmla="*/ 4 w 26"/>
                            <a:gd name="T25" fmla="*/ 8 h 118"/>
                            <a:gd name="T26" fmla="*/ 4 w 26"/>
                            <a:gd name="T27" fmla="*/ 8 h 118"/>
                            <a:gd name="T28" fmla="*/ 2 w 26"/>
                            <a:gd name="T29" fmla="*/ 2 h 118"/>
                            <a:gd name="T30" fmla="*/ 0 w 26"/>
                            <a:gd name="T31" fmla="*/ 0 h 118"/>
                            <a:gd name="T32" fmla="*/ 26 w 26"/>
                            <a:gd name="T33" fmla="*/ 0 h 118"/>
                            <a:gd name="T34" fmla="*/ 26 w 26"/>
                            <a:gd name="T35" fmla="*/ 0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</a:cxnLst>
                          <a:rect l="0" t="0" r="r" b="b"/>
                          <a:pathLst>
                            <a:path w="26" h="118">
                              <a:moveTo>
                                <a:pt x="26" y="0"/>
                              </a:moveTo>
                              <a:lnTo>
                                <a:pt x="26" y="0"/>
                              </a:lnTo>
                              <a:lnTo>
                                <a:pt x="22" y="2"/>
                              </a:lnTo>
                              <a:lnTo>
                                <a:pt x="20" y="8"/>
                              </a:lnTo>
                              <a:lnTo>
                                <a:pt x="20" y="110"/>
                              </a:lnTo>
                              <a:lnTo>
                                <a:pt x="20" y="110"/>
                              </a:lnTo>
                              <a:lnTo>
                                <a:pt x="22" y="116"/>
                              </a:lnTo>
                              <a:lnTo>
                                <a:pt x="26" y="118"/>
                              </a:ln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2" y="116"/>
                              </a:lnTo>
                              <a:lnTo>
                                <a:pt x="4" y="110"/>
                              </a:lnTo>
                              <a:lnTo>
                                <a:pt x="4" y="8"/>
                              </a:lnTo>
                              <a:lnTo>
                                <a:pt x="4" y="8"/>
                              </a:lnTo>
                              <a:lnTo>
                                <a:pt x="2" y="2"/>
                              </a:lnTo>
                              <a:lnTo>
                                <a:pt x="0" y="0"/>
                              </a:lnTo>
                              <a:lnTo>
                                <a:pt x="26" y="0"/>
                              </a:lnTo>
                              <a:lnTo>
                                <a:pt x="26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2" name="Freeform 102"/>
                      <wps:cNvSpPr>
                        <a:spLocks/>
                      </wps:cNvSpPr>
                      <wps:spPr bwMode="auto">
                        <a:xfrm>
                          <a:off x="1570" y="2"/>
                          <a:ext cx="92" cy="118"/>
                        </a:xfrm>
                        <a:custGeom>
                          <a:avLst/>
                          <a:gdLst>
                            <a:gd name="T0" fmla="*/ 56 w 92"/>
                            <a:gd name="T1" fmla="*/ 8 h 118"/>
                            <a:gd name="T2" fmla="*/ 56 w 92"/>
                            <a:gd name="T3" fmla="*/ 110 h 118"/>
                            <a:gd name="T4" fmla="*/ 56 w 92"/>
                            <a:gd name="T5" fmla="*/ 110 h 118"/>
                            <a:gd name="T6" fmla="*/ 56 w 92"/>
                            <a:gd name="T7" fmla="*/ 116 h 118"/>
                            <a:gd name="T8" fmla="*/ 60 w 92"/>
                            <a:gd name="T9" fmla="*/ 118 h 118"/>
                            <a:gd name="T10" fmla="*/ 34 w 92"/>
                            <a:gd name="T11" fmla="*/ 118 h 118"/>
                            <a:gd name="T12" fmla="*/ 34 w 92"/>
                            <a:gd name="T13" fmla="*/ 118 h 118"/>
                            <a:gd name="T14" fmla="*/ 38 w 92"/>
                            <a:gd name="T15" fmla="*/ 116 h 118"/>
                            <a:gd name="T16" fmla="*/ 38 w 92"/>
                            <a:gd name="T17" fmla="*/ 110 h 118"/>
                            <a:gd name="T18" fmla="*/ 38 w 92"/>
                            <a:gd name="T19" fmla="*/ 8 h 118"/>
                            <a:gd name="T20" fmla="*/ 38 w 92"/>
                            <a:gd name="T21" fmla="*/ 8 h 118"/>
                            <a:gd name="T22" fmla="*/ 10 w 92"/>
                            <a:gd name="T23" fmla="*/ 10 h 118"/>
                            <a:gd name="T24" fmla="*/ 10 w 92"/>
                            <a:gd name="T25" fmla="*/ 10 h 118"/>
                            <a:gd name="T26" fmla="*/ 8 w 92"/>
                            <a:gd name="T27" fmla="*/ 10 h 118"/>
                            <a:gd name="T28" fmla="*/ 4 w 92"/>
                            <a:gd name="T29" fmla="*/ 12 h 118"/>
                            <a:gd name="T30" fmla="*/ 0 w 92"/>
                            <a:gd name="T31" fmla="*/ 16 h 118"/>
                            <a:gd name="T32" fmla="*/ 0 w 92"/>
                            <a:gd name="T33" fmla="*/ 0 h 118"/>
                            <a:gd name="T34" fmla="*/ 92 w 92"/>
                            <a:gd name="T35" fmla="*/ 0 h 118"/>
                            <a:gd name="T36" fmla="*/ 92 w 92"/>
                            <a:gd name="T37" fmla="*/ 16 h 118"/>
                            <a:gd name="T38" fmla="*/ 92 w 92"/>
                            <a:gd name="T39" fmla="*/ 16 h 118"/>
                            <a:gd name="T40" fmla="*/ 90 w 92"/>
                            <a:gd name="T41" fmla="*/ 12 h 118"/>
                            <a:gd name="T42" fmla="*/ 84 w 92"/>
                            <a:gd name="T43" fmla="*/ 10 h 118"/>
                            <a:gd name="T44" fmla="*/ 84 w 92"/>
                            <a:gd name="T45" fmla="*/ 10 h 118"/>
                            <a:gd name="T46" fmla="*/ 56 w 92"/>
                            <a:gd name="T47" fmla="*/ 8 h 118"/>
                            <a:gd name="T48" fmla="*/ 56 w 92"/>
                            <a:gd name="T49" fmla="*/ 8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</a:cxnLst>
                          <a:rect l="0" t="0" r="r" b="b"/>
                          <a:pathLst>
                            <a:path w="92" h="118">
                              <a:moveTo>
                                <a:pt x="56" y="8"/>
                              </a:moveTo>
                              <a:lnTo>
                                <a:pt x="56" y="110"/>
                              </a:lnTo>
                              <a:lnTo>
                                <a:pt x="56" y="110"/>
                              </a:lnTo>
                              <a:lnTo>
                                <a:pt x="56" y="116"/>
                              </a:lnTo>
                              <a:lnTo>
                                <a:pt x="60" y="118"/>
                              </a:lnTo>
                              <a:lnTo>
                                <a:pt x="34" y="118"/>
                              </a:lnTo>
                              <a:lnTo>
                                <a:pt x="34" y="118"/>
                              </a:lnTo>
                              <a:lnTo>
                                <a:pt x="38" y="116"/>
                              </a:lnTo>
                              <a:lnTo>
                                <a:pt x="38" y="110"/>
                              </a:lnTo>
                              <a:lnTo>
                                <a:pt x="38" y="8"/>
                              </a:lnTo>
                              <a:lnTo>
                                <a:pt x="38" y="8"/>
                              </a:lnTo>
                              <a:lnTo>
                                <a:pt x="10" y="10"/>
                              </a:lnTo>
                              <a:lnTo>
                                <a:pt x="10" y="10"/>
                              </a:lnTo>
                              <a:lnTo>
                                <a:pt x="8" y="10"/>
                              </a:lnTo>
                              <a:lnTo>
                                <a:pt x="4" y="12"/>
                              </a:lnTo>
                              <a:lnTo>
                                <a:pt x="0" y="16"/>
                              </a:lnTo>
                              <a:lnTo>
                                <a:pt x="0" y="0"/>
                              </a:lnTo>
                              <a:lnTo>
                                <a:pt x="92" y="0"/>
                              </a:lnTo>
                              <a:lnTo>
                                <a:pt x="92" y="16"/>
                              </a:lnTo>
                              <a:lnTo>
                                <a:pt x="92" y="16"/>
                              </a:lnTo>
                              <a:lnTo>
                                <a:pt x="90" y="12"/>
                              </a:lnTo>
                              <a:lnTo>
                                <a:pt x="84" y="10"/>
                              </a:lnTo>
                              <a:lnTo>
                                <a:pt x="84" y="10"/>
                              </a:lnTo>
                              <a:lnTo>
                                <a:pt x="56" y="8"/>
                              </a:lnTo>
                              <a:lnTo>
                                <a:pt x="56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3" name="Freeform 103"/>
                      <wps:cNvSpPr>
                        <a:spLocks/>
                      </wps:cNvSpPr>
                      <wps:spPr bwMode="auto">
                        <a:xfrm>
                          <a:off x="1666" y="2"/>
                          <a:ext cx="100" cy="118"/>
                        </a:xfrm>
                        <a:custGeom>
                          <a:avLst/>
                          <a:gdLst>
                            <a:gd name="T0" fmla="*/ 100 w 100"/>
                            <a:gd name="T1" fmla="*/ 0 h 118"/>
                            <a:gd name="T2" fmla="*/ 100 w 100"/>
                            <a:gd name="T3" fmla="*/ 0 h 118"/>
                            <a:gd name="T4" fmla="*/ 92 w 100"/>
                            <a:gd name="T5" fmla="*/ 4 h 118"/>
                            <a:gd name="T6" fmla="*/ 88 w 100"/>
                            <a:gd name="T7" fmla="*/ 10 h 118"/>
                            <a:gd name="T8" fmla="*/ 60 w 100"/>
                            <a:gd name="T9" fmla="*/ 62 h 118"/>
                            <a:gd name="T10" fmla="*/ 60 w 100"/>
                            <a:gd name="T11" fmla="*/ 110 h 118"/>
                            <a:gd name="T12" fmla="*/ 60 w 100"/>
                            <a:gd name="T13" fmla="*/ 110 h 118"/>
                            <a:gd name="T14" fmla="*/ 62 w 100"/>
                            <a:gd name="T15" fmla="*/ 116 h 118"/>
                            <a:gd name="T16" fmla="*/ 68 w 100"/>
                            <a:gd name="T17" fmla="*/ 118 h 118"/>
                            <a:gd name="T18" fmla="*/ 38 w 100"/>
                            <a:gd name="T19" fmla="*/ 118 h 118"/>
                            <a:gd name="T20" fmla="*/ 38 w 100"/>
                            <a:gd name="T21" fmla="*/ 118 h 118"/>
                            <a:gd name="T22" fmla="*/ 42 w 100"/>
                            <a:gd name="T23" fmla="*/ 116 h 118"/>
                            <a:gd name="T24" fmla="*/ 44 w 100"/>
                            <a:gd name="T25" fmla="*/ 114 h 118"/>
                            <a:gd name="T26" fmla="*/ 44 w 100"/>
                            <a:gd name="T27" fmla="*/ 110 h 118"/>
                            <a:gd name="T28" fmla="*/ 44 w 100"/>
                            <a:gd name="T29" fmla="*/ 62 h 118"/>
                            <a:gd name="T30" fmla="*/ 10 w 100"/>
                            <a:gd name="T31" fmla="*/ 8 h 118"/>
                            <a:gd name="T32" fmla="*/ 10 w 100"/>
                            <a:gd name="T33" fmla="*/ 8 h 118"/>
                            <a:gd name="T34" fmla="*/ 6 w 100"/>
                            <a:gd name="T35" fmla="*/ 4 h 118"/>
                            <a:gd name="T36" fmla="*/ 0 w 100"/>
                            <a:gd name="T37" fmla="*/ 0 h 118"/>
                            <a:gd name="T38" fmla="*/ 34 w 100"/>
                            <a:gd name="T39" fmla="*/ 0 h 118"/>
                            <a:gd name="T40" fmla="*/ 34 w 100"/>
                            <a:gd name="T41" fmla="*/ 0 h 118"/>
                            <a:gd name="T42" fmla="*/ 32 w 100"/>
                            <a:gd name="T43" fmla="*/ 0 h 118"/>
                            <a:gd name="T44" fmla="*/ 30 w 100"/>
                            <a:gd name="T45" fmla="*/ 2 h 118"/>
                            <a:gd name="T46" fmla="*/ 30 w 100"/>
                            <a:gd name="T47" fmla="*/ 6 h 118"/>
                            <a:gd name="T48" fmla="*/ 32 w 100"/>
                            <a:gd name="T49" fmla="*/ 10 h 118"/>
                            <a:gd name="T50" fmla="*/ 56 w 100"/>
                            <a:gd name="T51" fmla="*/ 54 h 118"/>
                            <a:gd name="T52" fmla="*/ 80 w 100"/>
                            <a:gd name="T53" fmla="*/ 8 h 118"/>
                            <a:gd name="T54" fmla="*/ 80 w 100"/>
                            <a:gd name="T55" fmla="*/ 8 h 118"/>
                            <a:gd name="T56" fmla="*/ 80 w 100"/>
                            <a:gd name="T57" fmla="*/ 4 h 118"/>
                            <a:gd name="T58" fmla="*/ 80 w 100"/>
                            <a:gd name="T59" fmla="*/ 2 h 118"/>
                            <a:gd name="T60" fmla="*/ 76 w 100"/>
                            <a:gd name="T61" fmla="*/ 0 h 118"/>
                            <a:gd name="T62" fmla="*/ 100 w 100"/>
                            <a:gd name="T63" fmla="*/ 0 h 118"/>
                            <a:gd name="T64" fmla="*/ 100 w 100"/>
                            <a:gd name="T65" fmla="*/ 0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</a:cxnLst>
                          <a:rect l="0" t="0" r="r" b="b"/>
                          <a:pathLst>
                            <a:path w="100" h="118">
                              <a:moveTo>
                                <a:pt x="100" y="0"/>
                              </a:moveTo>
                              <a:lnTo>
                                <a:pt x="100" y="0"/>
                              </a:lnTo>
                              <a:lnTo>
                                <a:pt x="92" y="4"/>
                              </a:lnTo>
                              <a:lnTo>
                                <a:pt x="88" y="10"/>
                              </a:lnTo>
                              <a:lnTo>
                                <a:pt x="60" y="62"/>
                              </a:lnTo>
                              <a:lnTo>
                                <a:pt x="60" y="110"/>
                              </a:lnTo>
                              <a:lnTo>
                                <a:pt x="60" y="110"/>
                              </a:lnTo>
                              <a:lnTo>
                                <a:pt x="62" y="116"/>
                              </a:lnTo>
                              <a:lnTo>
                                <a:pt x="68" y="118"/>
                              </a:lnTo>
                              <a:lnTo>
                                <a:pt x="38" y="118"/>
                              </a:lnTo>
                              <a:lnTo>
                                <a:pt x="38" y="118"/>
                              </a:lnTo>
                              <a:lnTo>
                                <a:pt x="42" y="116"/>
                              </a:lnTo>
                              <a:lnTo>
                                <a:pt x="44" y="114"/>
                              </a:lnTo>
                              <a:lnTo>
                                <a:pt x="44" y="110"/>
                              </a:lnTo>
                              <a:lnTo>
                                <a:pt x="44" y="62"/>
                              </a:lnTo>
                              <a:lnTo>
                                <a:pt x="10" y="8"/>
                              </a:lnTo>
                              <a:lnTo>
                                <a:pt x="10" y="8"/>
                              </a:lnTo>
                              <a:lnTo>
                                <a:pt x="6" y="4"/>
                              </a:lnTo>
                              <a:lnTo>
                                <a:pt x="0" y="0"/>
                              </a:lnTo>
                              <a:lnTo>
                                <a:pt x="34" y="0"/>
                              </a:lnTo>
                              <a:lnTo>
                                <a:pt x="34" y="0"/>
                              </a:lnTo>
                              <a:lnTo>
                                <a:pt x="32" y="0"/>
                              </a:lnTo>
                              <a:lnTo>
                                <a:pt x="30" y="2"/>
                              </a:lnTo>
                              <a:lnTo>
                                <a:pt x="30" y="6"/>
                              </a:lnTo>
                              <a:lnTo>
                                <a:pt x="32" y="10"/>
                              </a:lnTo>
                              <a:lnTo>
                                <a:pt x="56" y="54"/>
                              </a:lnTo>
                              <a:lnTo>
                                <a:pt x="80" y="8"/>
                              </a:lnTo>
                              <a:lnTo>
                                <a:pt x="80" y="8"/>
                              </a:lnTo>
                              <a:lnTo>
                                <a:pt x="80" y="4"/>
                              </a:lnTo>
                              <a:lnTo>
                                <a:pt x="80" y="2"/>
                              </a:lnTo>
                              <a:lnTo>
                                <a:pt x="76" y="0"/>
                              </a:lnTo>
                              <a:lnTo>
                                <a:pt x="100" y="0"/>
                              </a:lnTo>
                              <a:lnTo>
                                <a:pt x="100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4" name="Freeform 104"/>
                      <wps:cNvSpPr>
                        <a:spLocks noEditPoints="1"/>
                      </wps:cNvSpPr>
                      <wps:spPr bwMode="auto">
                        <a:xfrm>
                          <a:off x="1818" y="0"/>
                          <a:ext cx="110" cy="122"/>
                        </a:xfrm>
                        <a:custGeom>
                          <a:avLst/>
                          <a:gdLst>
                            <a:gd name="T0" fmla="*/ 54 w 110"/>
                            <a:gd name="T1" fmla="*/ 122 h 122"/>
                            <a:gd name="T2" fmla="*/ 34 w 110"/>
                            <a:gd name="T3" fmla="*/ 116 h 122"/>
                            <a:gd name="T4" fmla="*/ 16 w 110"/>
                            <a:gd name="T5" fmla="*/ 104 h 122"/>
                            <a:gd name="T6" fmla="*/ 4 w 110"/>
                            <a:gd name="T7" fmla="*/ 84 h 122"/>
                            <a:gd name="T8" fmla="*/ 0 w 110"/>
                            <a:gd name="T9" fmla="*/ 60 h 122"/>
                            <a:gd name="T10" fmla="*/ 2 w 110"/>
                            <a:gd name="T11" fmla="*/ 48 h 122"/>
                            <a:gd name="T12" fmla="*/ 10 w 110"/>
                            <a:gd name="T13" fmla="*/ 28 h 122"/>
                            <a:gd name="T14" fmla="*/ 24 w 110"/>
                            <a:gd name="T15" fmla="*/ 10 h 122"/>
                            <a:gd name="T16" fmla="*/ 44 w 110"/>
                            <a:gd name="T17" fmla="*/ 2 h 122"/>
                            <a:gd name="T18" fmla="*/ 58 w 110"/>
                            <a:gd name="T19" fmla="*/ 0 h 122"/>
                            <a:gd name="T20" fmla="*/ 76 w 110"/>
                            <a:gd name="T21" fmla="*/ 4 h 122"/>
                            <a:gd name="T22" fmla="*/ 94 w 110"/>
                            <a:gd name="T23" fmla="*/ 16 h 122"/>
                            <a:gd name="T24" fmla="*/ 106 w 110"/>
                            <a:gd name="T25" fmla="*/ 36 h 122"/>
                            <a:gd name="T26" fmla="*/ 110 w 110"/>
                            <a:gd name="T27" fmla="*/ 62 h 122"/>
                            <a:gd name="T28" fmla="*/ 110 w 110"/>
                            <a:gd name="T29" fmla="*/ 76 h 122"/>
                            <a:gd name="T30" fmla="*/ 100 w 110"/>
                            <a:gd name="T31" fmla="*/ 98 h 122"/>
                            <a:gd name="T32" fmla="*/ 84 w 110"/>
                            <a:gd name="T33" fmla="*/ 114 h 122"/>
                            <a:gd name="T34" fmla="*/ 64 w 110"/>
                            <a:gd name="T35" fmla="*/ 122 h 122"/>
                            <a:gd name="T36" fmla="*/ 54 w 110"/>
                            <a:gd name="T37" fmla="*/ 122 h 122"/>
                            <a:gd name="T38" fmla="*/ 18 w 110"/>
                            <a:gd name="T39" fmla="*/ 58 h 122"/>
                            <a:gd name="T40" fmla="*/ 22 w 110"/>
                            <a:gd name="T41" fmla="*/ 84 h 122"/>
                            <a:gd name="T42" fmla="*/ 30 w 110"/>
                            <a:gd name="T43" fmla="*/ 100 h 122"/>
                            <a:gd name="T44" fmla="*/ 42 w 110"/>
                            <a:gd name="T45" fmla="*/ 110 h 122"/>
                            <a:gd name="T46" fmla="*/ 56 w 110"/>
                            <a:gd name="T47" fmla="*/ 114 h 122"/>
                            <a:gd name="T48" fmla="*/ 64 w 110"/>
                            <a:gd name="T49" fmla="*/ 112 h 122"/>
                            <a:gd name="T50" fmla="*/ 78 w 110"/>
                            <a:gd name="T51" fmla="*/ 106 h 122"/>
                            <a:gd name="T52" fmla="*/ 86 w 110"/>
                            <a:gd name="T53" fmla="*/ 92 h 122"/>
                            <a:gd name="T54" fmla="*/ 92 w 110"/>
                            <a:gd name="T55" fmla="*/ 74 h 122"/>
                            <a:gd name="T56" fmla="*/ 92 w 110"/>
                            <a:gd name="T57" fmla="*/ 62 h 122"/>
                            <a:gd name="T58" fmla="*/ 90 w 110"/>
                            <a:gd name="T59" fmla="*/ 40 h 122"/>
                            <a:gd name="T60" fmla="*/ 82 w 110"/>
                            <a:gd name="T61" fmla="*/ 22 h 122"/>
                            <a:gd name="T62" fmla="*/ 72 w 110"/>
                            <a:gd name="T63" fmla="*/ 12 h 122"/>
                            <a:gd name="T64" fmla="*/ 56 w 110"/>
                            <a:gd name="T65" fmla="*/ 8 h 122"/>
                            <a:gd name="T66" fmla="*/ 48 w 110"/>
                            <a:gd name="T67" fmla="*/ 8 h 122"/>
                            <a:gd name="T68" fmla="*/ 34 w 110"/>
                            <a:gd name="T69" fmla="*/ 16 h 122"/>
                            <a:gd name="T70" fmla="*/ 24 w 110"/>
                            <a:gd name="T71" fmla="*/ 28 h 122"/>
                            <a:gd name="T72" fmla="*/ 20 w 110"/>
                            <a:gd name="T73" fmla="*/ 46 h 122"/>
                            <a:gd name="T74" fmla="*/ 18 w 110"/>
                            <a:gd name="T75" fmla="*/ 58 h 12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</a:cxnLst>
                          <a:rect l="0" t="0" r="r" b="b"/>
                          <a:pathLst>
                            <a:path w="110" h="122">
                              <a:moveTo>
                                <a:pt x="54" y="122"/>
                              </a:moveTo>
                              <a:lnTo>
                                <a:pt x="54" y="122"/>
                              </a:lnTo>
                              <a:lnTo>
                                <a:pt x="44" y="120"/>
                              </a:lnTo>
                              <a:lnTo>
                                <a:pt x="34" y="116"/>
                              </a:lnTo>
                              <a:lnTo>
                                <a:pt x="24" y="112"/>
                              </a:lnTo>
                              <a:lnTo>
                                <a:pt x="16" y="104"/>
                              </a:lnTo>
                              <a:lnTo>
                                <a:pt x="10" y="94"/>
                              </a:lnTo>
                              <a:lnTo>
                                <a:pt x="4" y="84"/>
                              </a:lnTo>
                              <a:lnTo>
                                <a:pt x="2" y="72"/>
                              </a:lnTo>
                              <a:lnTo>
                                <a:pt x="0" y="60"/>
                              </a:lnTo>
                              <a:lnTo>
                                <a:pt x="0" y="60"/>
                              </a:lnTo>
                              <a:lnTo>
                                <a:pt x="2" y="48"/>
                              </a:lnTo>
                              <a:lnTo>
                                <a:pt x="4" y="38"/>
                              </a:lnTo>
                              <a:lnTo>
                                <a:pt x="10" y="28"/>
                              </a:lnTo>
                              <a:lnTo>
                                <a:pt x="16" y="18"/>
                              </a:lnTo>
                              <a:lnTo>
                                <a:pt x="24" y="10"/>
                              </a:lnTo>
                              <a:lnTo>
                                <a:pt x="34" y="4"/>
                              </a:lnTo>
                              <a:lnTo>
                                <a:pt x="44" y="2"/>
                              </a:lnTo>
                              <a:lnTo>
                                <a:pt x="58" y="0"/>
                              </a:lnTo>
                              <a:lnTo>
                                <a:pt x="58" y="0"/>
                              </a:lnTo>
                              <a:lnTo>
                                <a:pt x="66" y="2"/>
                              </a:lnTo>
                              <a:lnTo>
                                <a:pt x="76" y="4"/>
                              </a:lnTo>
                              <a:lnTo>
                                <a:pt x="86" y="10"/>
                              </a:lnTo>
                              <a:lnTo>
                                <a:pt x="94" y="16"/>
                              </a:lnTo>
                              <a:lnTo>
                                <a:pt x="100" y="26"/>
                              </a:lnTo>
                              <a:lnTo>
                                <a:pt x="106" y="36"/>
                              </a:lnTo>
                              <a:lnTo>
                                <a:pt x="110" y="48"/>
                              </a:lnTo>
                              <a:lnTo>
                                <a:pt x="110" y="62"/>
                              </a:lnTo>
                              <a:lnTo>
                                <a:pt x="110" y="62"/>
                              </a:lnTo>
                              <a:lnTo>
                                <a:pt x="110" y="76"/>
                              </a:lnTo>
                              <a:lnTo>
                                <a:pt x="106" y="88"/>
                              </a:lnTo>
                              <a:lnTo>
                                <a:pt x="100" y="98"/>
                              </a:lnTo>
                              <a:lnTo>
                                <a:pt x="92" y="108"/>
                              </a:lnTo>
                              <a:lnTo>
                                <a:pt x="84" y="114"/>
                              </a:lnTo>
                              <a:lnTo>
                                <a:pt x="74" y="118"/>
                              </a:lnTo>
                              <a:lnTo>
                                <a:pt x="64" y="122"/>
                              </a:lnTo>
                              <a:lnTo>
                                <a:pt x="54" y="122"/>
                              </a:lnTo>
                              <a:lnTo>
                                <a:pt x="54" y="122"/>
                              </a:lnTo>
                              <a:close/>
                              <a:moveTo>
                                <a:pt x="18" y="58"/>
                              </a:moveTo>
                              <a:lnTo>
                                <a:pt x="18" y="58"/>
                              </a:lnTo>
                              <a:lnTo>
                                <a:pt x="20" y="72"/>
                              </a:lnTo>
                              <a:lnTo>
                                <a:pt x="22" y="84"/>
                              </a:lnTo>
                              <a:lnTo>
                                <a:pt x="26" y="92"/>
                              </a:lnTo>
                              <a:lnTo>
                                <a:pt x="30" y="100"/>
                              </a:lnTo>
                              <a:lnTo>
                                <a:pt x="36" y="106"/>
                              </a:lnTo>
                              <a:lnTo>
                                <a:pt x="42" y="110"/>
                              </a:lnTo>
                              <a:lnTo>
                                <a:pt x="50" y="112"/>
                              </a:lnTo>
                              <a:lnTo>
                                <a:pt x="56" y="114"/>
                              </a:lnTo>
                              <a:lnTo>
                                <a:pt x="56" y="114"/>
                              </a:lnTo>
                              <a:lnTo>
                                <a:pt x="64" y="112"/>
                              </a:lnTo>
                              <a:lnTo>
                                <a:pt x="72" y="110"/>
                              </a:lnTo>
                              <a:lnTo>
                                <a:pt x="78" y="106"/>
                              </a:lnTo>
                              <a:lnTo>
                                <a:pt x="82" y="100"/>
                              </a:lnTo>
                              <a:lnTo>
                                <a:pt x="86" y="92"/>
                              </a:lnTo>
                              <a:lnTo>
                                <a:pt x="90" y="84"/>
                              </a:lnTo>
                              <a:lnTo>
                                <a:pt x="92" y="74"/>
                              </a:lnTo>
                              <a:lnTo>
                                <a:pt x="92" y="62"/>
                              </a:lnTo>
                              <a:lnTo>
                                <a:pt x="92" y="62"/>
                              </a:lnTo>
                              <a:lnTo>
                                <a:pt x="92" y="50"/>
                              </a:lnTo>
                              <a:lnTo>
                                <a:pt x="90" y="40"/>
                              </a:lnTo>
                              <a:lnTo>
                                <a:pt x="86" y="30"/>
                              </a:lnTo>
                              <a:lnTo>
                                <a:pt x="82" y="22"/>
                              </a:lnTo>
                              <a:lnTo>
                                <a:pt x="78" y="16"/>
                              </a:lnTo>
                              <a:lnTo>
                                <a:pt x="72" y="12"/>
                              </a:lnTo>
                              <a:lnTo>
                                <a:pt x="64" y="8"/>
                              </a:lnTo>
                              <a:lnTo>
                                <a:pt x="56" y="8"/>
                              </a:lnTo>
                              <a:lnTo>
                                <a:pt x="56" y="8"/>
                              </a:lnTo>
                              <a:lnTo>
                                <a:pt x="48" y="8"/>
                              </a:lnTo>
                              <a:lnTo>
                                <a:pt x="40" y="10"/>
                              </a:lnTo>
                              <a:lnTo>
                                <a:pt x="34" y="16"/>
                              </a:lnTo>
                              <a:lnTo>
                                <a:pt x="28" y="20"/>
                              </a:lnTo>
                              <a:lnTo>
                                <a:pt x="24" y="28"/>
                              </a:lnTo>
                              <a:lnTo>
                                <a:pt x="22" y="36"/>
                              </a:lnTo>
                              <a:lnTo>
                                <a:pt x="20" y="46"/>
                              </a:lnTo>
                              <a:lnTo>
                                <a:pt x="18" y="58"/>
                              </a:lnTo>
                              <a:lnTo>
                                <a:pt x="18" y="5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5" name="Freeform 105"/>
                      <wps:cNvSpPr>
                        <a:spLocks/>
                      </wps:cNvSpPr>
                      <wps:spPr bwMode="auto">
                        <a:xfrm>
                          <a:off x="1940" y="2"/>
                          <a:ext cx="70" cy="118"/>
                        </a:xfrm>
                        <a:custGeom>
                          <a:avLst/>
                          <a:gdLst>
                            <a:gd name="T0" fmla="*/ 26 w 70"/>
                            <a:gd name="T1" fmla="*/ 118 h 118"/>
                            <a:gd name="T2" fmla="*/ 0 w 70"/>
                            <a:gd name="T3" fmla="*/ 118 h 118"/>
                            <a:gd name="T4" fmla="*/ 0 w 70"/>
                            <a:gd name="T5" fmla="*/ 118 h 118"/>
                            <a:gd name="T6" fmla="*/ 4 w 70"/>
                            <a:gd name="T7" fmla="*/ 116 h 118"/>
                            <a:gd name="T8" fmla="*/ 4 w 70"/>
                            <a:gd name="T9" fmla="*/ 110 h 118"/>
                            <a:gd name="T10" fmla="*/ 4 w 70"/>
                            <a:gd name="T11" fmla="*/ 8 h 118"/>
                            <a:gd name="T12" fmla="*/ 4 w 70"/>
                            <a:gd name="T13" fmla="*/ 8 h 118"/>
                            <a:gd name="T14" fmla="*/ 4 w 70"/>
                            <a:gd name="T15" fmla="*/ 2 h 118"/>
                            <a:gd name="T16" fmla="*/ 0 w 70"/>
                            <a:gd name="T17" fmla="*/ 0 h 118"/>
                            <a:gd name="T18" fmla="*/ 70 w 70"/>
                            <a:gd name="T19" fmla="*/ 0 h 118"/>
                            <a:gd name="T20" fmla="*/ 70 w 70"/>
                            <a:gd name="T21" fmla="*/ 16 h 118"/>
                            <a:gd name="T22" fmla="*/ 70 w 70"/>
                            <a:gd name="T23" fmla="*/ 16 h 118"/>
                            <a:gd name="T24" fmla="*/ 64 w 70"/>
                            <a:gd name="T25" fmla="*/ 10 h 118"/>
                            <a:gd name="T26" fmla="*/ 54 w 70"/>
                            <a:gd name="T27" fmla="*/ 8 h 118"/>
                            <a:gd name="T28" fmla="*/ 54 w 70"/>
                            <a:gd name="T29" fmla="*/ 8 h 118"/>
                            <a:gd name="T30" fmla="*/ 22 w 70"/>
                            <a:gd name="T31" fmla="*/ 8 h 118"/>
                            <a:gd name="T32" fmla="*/ 22 w 70"/>
                            <a:gd name="T33" fmla="*/ 48 h 118"/>
                            <a:gd name="T34" fmla="*/ 50 w 70"/>
                            <a:gd name="T35" fmla="*/ 48 h 118"/>
                            <a:gd name="T36" fmla="*/ 50 w 70"/>
                            <a:gd name="T37" fmla="*/ 48 h 118"/>
                            <a:gd name="T38" fmla="*/ 54 w 70"/>
                            <a:gd name="T39" fmla="*/ 46 h 118"/>
                            <a:gd name="T40" fmla="*/ 56 w 70"/>
                            <a:gd name="T41" fmla="*/ 44 h 118"/>
                            <a:gd name="T42" fmla="*/ 56 w 70"/>
                            <a:gd name="T43" fmla="*/ 62 h 118"/>
                            <a:gd name="T44" fmla="*/ 56 w 70"/>
                            <a:gd name="T45" fmla="*/ 62 h 118"/>
                            <a:gd name="T46" fmla="*/ 54 w 70"/>
                            <a:gd name="T47" fmla="*/ 58 h 118"/>
                            <a:gd name="T48" fmla="*/ 50 w 70"/>
                            <a:gd name="T49" fmla="*/ 58 h 118"/>
                            <a:gd name="T50" fmla="*/ 22 w 70"/>
                            <a:gd name="T51" fmla="*/ 58 h 118"/>
                            <a:gd name="T52" fmla="*/ 22 w 70"/>
                            <a:gd name="T53" fmla="*/ 110 h 118"/>
                            <a:gd name="T54" fmla="*/ 22 w 70"/>
                            <a:gd name="T55" fmla="*/ 110 h 118"/>
                            <a:gd name="T56" fmla="*/ 22 w 70"/>
                            <a:gd name="T57" fmla="*/ 116 h 118"/>
                            <a:gd name="T58" fmla="*/ 26 w 70"/>
                            <a:gd name="T59" fmla="*/ 118 h 118"/>
                            <a:gd name="T60" fmla="*/ 26 w 70"/>
                            <a:gd name="T61" fmla="*/ 118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</a:cxnLst>
                          <a:rect l="0" t="0" r="r" b="b"/>
                          <a:pathLst>
                            <a:path w="70" h="118">
                              <a:moveTo>
                                <a:pt x="26" y="118"/>
                              </a:move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4" y="116"/>
                              </a:lnTo>
                              <a:lnTo>
                                <a:pt x="4" y="110"/>
                              </a:lnTo>
                              <a:lnTo>
                                <a:pt x="4" y="8"/>
                              </a:lnTo>
                              <a:lnTo>
                                <a:pt x="4" y="8"/>
                              </a:lnTo>
                              <a:lnTo>
                                <a:pt x="4" y="2"/>
                              </a:lnTo>
                              <a:lnTo>
                                <a:pt x="0" y="0"/>
                              </a:lnTo>
                              <a:lnTo>
                                <a:pt x="70" y="0"/>
                              </a:lnTo>
                              <a:lnTo>
                                <a:pt x="70" y="16"/>
                              </a:lnTo>
                              <a:lnTo>
                                <a:pt x="70" y="16"/>
                              </a:lnTo>
                              <a:lnTo>
                                <a:pt x="64" y="10"/>
                              </a:lnTo>
                              <a:lnTo>
                                <a:pt x="54" y="8"/>
                              </a:lnTo>
                              <a:lnTo>
                                <a:pt x="54" y="8"/>
                              </a:lnTo>
                              <a:lnTo>
                                <a:pt x="22" y="8"/>
                              </a:lnTo>
                              <a:lnTo>
                                <a:pt x="22" y="48"/>
                              </a:lnTo>
                              <a:lnTo>
                                <a:pt x="50" y="48"/>
                              </a:lnTo>
                              <a:lnTo>
                                <a:pt x="50" y="48"/>
                              </a:lnTo>
                              <a:lnTo>
                                <a:pt x="54" y="46"/>
                              </a:lnTo>
                              <a:lnTo>
                                <a:pt x="56" y="44"/>
                              </a:lnTo>
                              <a:lnTo>
                                <a:pt x="56" y="62"/>
                              </a:lnTo>
                              <a:lnTo>
                                <a:pt x="56" y="62"/>
                              </a:lnTo>
                              <a:lnTo>
                                <a:pt x="54" y="58"/>
                              </a:lnTo>
                              <a:lnTo>
                                <a:pt x="50" y="58"/>
                              </a:lnTo>
                              <a:lnTo>
                                <a:pt x="22" y="58"/>
                              </a:lnTo>
                              <a:lnTo>
                                <a:pt x="22" y="110"/>
                              </a:lnTo>
                              <a:lnTo>
                                <a:pt x="22" y="110"/>
                              </a:lnTo>
                              <a:lnTo>
                                <a:pt x="22" y="116"/>
                              </a:lnTo>
                              <a:lnTo>
                                <a:pt x="26" y="118"/>
                              </a:lnTo>
                              <a:lnTo>
                                <a:pt x="26" y="11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group w14:anchorId="3D70881F" id="Group 82" o:spid="_x0000_s1026" style="position:absolute;margin-left:375.75pt;margin-top:11.3pt;width:165.3pt;height:35.7pt;z-index:251668480;mso-position-horizontal-relative:margin;mso-width-relative:margin;mso-height-relative:margin" coordsize="2268,49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">
              <o:lock v:ext="edit" aspectratio="t"/>
              <v:shape id="Freeform 82" o:spid="_x0000_s1027" style="position:absolute;top:76;width:186;height:316;visibility:visible;mso-wrap-style:square;v-text-anchor:top" coordsize="186,316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7lC68IA&#10;AADbAAAADwAAAGRycy9kb3ducmV2LnhtbESPzWrDMBCE74W8g9hCb43UQI1xI4cQEkh9q1vq62Kt&#10;f6i1MpYSu28fBQo9DjPfDLPdLXYQV5p871jDy1qBIK6d6bnV8PV5ek5B+IBscHBMGn7Jwy5fPWwx&#10;M27mD7qWoRWxhH2GGroQxkxKX3dk0a/dSBy9xk0WQ5RTK82Ecyy3g9wolUiLPceFDkc6dFT/lBer&#10;IVXOGNVXtgrH5P34XWCTvBZaPz0u+zcQgZbwH/6jzyZyG7h/iT9A5j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juULrwgAAANsAAAAPAAAAAAAAAAAAAAAAAJgCAABkcnMvZG93&#10;bnJldi54bWxQSwUGAAAAAAQABAD1AAAAhwMAAAAA&#10;" path="m100,126r,l148,152r,l162,164r12,14l174,178r6,10l184,198r2,12l186,224r,l184,244r-6,16l168,276r-12,14l156,290r-16,12l122,310r-18,4l86,316r,l62,314,42,310r,l24,302,2,292,,224r,l6,238r6,14l20,264r10,12l30,276r10,10l52,292r14,4l82,298r,l98,296r12,-4l122,286r8,-8l130,278r6,-10l140,258r4,-10l144,236r,l144,224r-4,-12l136,204r-6,-8l130,196,108,182,68,162r,l52,154,38,144,26,136,18,126r,l10,116,6,104,2,92,2,80r,l4,62,8,46,18,32,30,20r,l46,12,60,4,78,,96,r,l114,r16,4l146,10r14,6l162,76r,l160,66,154,56,146,46,138,36r,l128,28,116,22,104,20,90,18r,l76,18,66,22r-8,4l50,34r,l46,40r-4,8l40,58r-2,8l38,66r2,10l42,84r4,6l50,98r,l70,110r30,16l100,126xe" fillcolor="#005c84" stroked="f">
                <v:path arrowok="t" o:connecttype="custom" o:connectlocs="100,126;148,152;174,178;180,188;186,210;186,224;178,260;156,290;140,302;104,314;86,316;42,310;24,302;0,224;6,238;20,264;30,276;52,292;82,298;98,296;122,286;130,278;140,258;144,236;144,224;136,204;130,196;68,162;52,154;26,136;18,126;6,104;2,80;4,62;18,32;30,20;60,4;96,0;114,0;146,10;162,76;160,66;146,46;138,36;116,22;90,18;76,18;58,26;50,34;42,48;38,66;40,76;46,90;50,98;100,126" o:connectangles="0,0,0,0,0,0,0,0,0,0,0,0,0,0,0,0,0,0,0,0,0,0,0,0,0,0,0,0,0,0,0,0,0,0,0,0,0,0,0,0,0,0,0,0,0,0,0,0,0,0,0,0,0,0,0"/>
              </v:shape>
              <v:shape id="Freeform 83" o:spid="_x0000_s1028" style="position:absolute;left:204;top:174;width:198;height:218;visibility:visible;mso-wrap-style:square;v-text-anchor:top" coordsize="198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eT6/cQA&#10;AADbAAAADwAAAGRycy9kb3ducmV2LnhtbESPQYvCMBSE7wv7H8Jb8CKartUi1SiLIIosgtqLt0fz&#10;bIvNS2mi1n9vhIU9DjPzDTNfdqYWd2pdZVnB9zACQZxbXXGhIDutB1MQziNrrC2Tgic5WC4+P+aY&#10;avvgA92PvhABwi5FBaX3TSqly0sy6Ia2IQ7exbYGfZBtIXWLjwA3tRxFUSINVhwWSmxoVVJ+Pd6M&#10;gt06GZ9Prr//NeOJ3/TNtY7jTKneV/czA+Gp8//hv/ZWK5jG8P4SfoBcvA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HHk+v3EAAAA2wAAAA8AAAAAAAAAAAAAAAAAmAIAAGRycy9k&#10;b3ducmV2LnhtbFBLBQYAAAAABAAEAPUAAACJAwAAAAA=&#10;" path="m100,r,l116,r14,4l142,8r12,8l154,16r12,8l174,34r8,10l188,56r,l192,70r4,12l198,96r,14l198,110r,12l196,136r-4,12l186,162r,l178,174r-8,10l162,194r-12,10l150,204r-12,6l126,214r-14,4l98,218r,l76,216,66,214,56,210,46,206r-8,-6l32,192r-8,-6l24,186,14,168,6,150,,130,,110r,l,96,2,82,6,70,12,56r,l18,44,26,34,36,24,48,16r,l58,8,72,4,86,r14,l100,xm96,16r,l82,18,70,24,62,34,54,46r,l48,60,44,76,40,92r,20l40,112r2,18l46,148r6,14l58,176r,l68,188r10,8l90,200r12,l102,200r14,-2l126,192r10,-8l144,172r,l150,158r4,-16l158,126r,-20l158,106,154,82,148,60r,l140,42,128,28r,l122,22r-8,-2l106,16r-10,l96,16xe" fillcolor="#005c84" stroked="f">
                <v:path arrowok="t" o:connecttype="custom" o:connectlocs="100,0;130,4;154,16;166,24;182,44;188,56;196,82;198,110;198,122;192,148;186,162;170,184;150,204;138,210;112,218;98,218;66,214;46,206;32,192;24,186;6,150;0,110;0,96;6,70;12,56;26,34;48,16;58,8;86,0;100,0;96,16;70,24;54,46;48,60;40,92;40,112;46,148;58,176;68,188;90,200;102,200;126,192;144,172;150,158;158,126;158,106;148,60;140,42;128,28;114,20;96,16" o:connectangles="0,0,0,0,0,0,0,0,0,0,0,0,0,0,0,0,0,0,0,0,0,0,0,0,0,0,0,0,0,0,0,0,0,0,0,0,0,0,0,0,0,0,0,0,0,0,0,0,0,0,0"/>
                <o:lock v:ext="edit" verticies="t"/>
              </v:shape>
              <v:shape id="Freeform 84" o:spid="_x0000_s1029" style="position:absolute;left:622;top:138;width:128;height:254;visibility:visible;mso-wrap-style:square;v-text-anchor:top" coordsize="128,254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vxxlsMA&#10;AADbAAAADwAAAGRycy9kb3ducmV2LnhtbESP0YrCMBRE3wX/IVzBF1kTRRepRhEXYR8UtLsfcGmu&#10;bbG5qU1Wu369EQQfh5k5wyxWra3ElRpfOtYwGioQxJkzJecafn+2HzMQPiAbrByThn/ysFp2OwtM&#10;jLvxka5pyEWEsE9QQxFCnUjps4Is+qGriaN3co3FEGWTS9PgLcJtJcdKfUqLJceFAmvaFJSd0z+r&#10;Ybo/f90v6WY3GPhqywenTpOgtO732vUcRKA2vMOv9rfRMJvA80v8AXL5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vxxlsMAAADbAAAADwAAAAAAAAAAAAAAAACYAgAAZHJzL2Rv&#10;d25yZXYueG1sUEsFBgAAAAAEAAQA9QAAAIgDAAAAAA==&#10;" path="m60,r,42l122,42,106,60r-48,l58,188r,l58,200r2,8l64,216r4,8l74,228r8,4l90,234r10,2l100,236r10,-2l116,232r,l128,224r,l128,228r-2,6l114,244r,l108,248r-8,4l92,254r-10,l82,254r-12,l58,250,46,244r-8,-8l38,236r-8,-8l24,216,20,204r,-16l20,60,,60,60,r,xe" fillcolor="#005c84" stroked="f">
                <v:path arrowok="t" o:connecttype="custom" o:connectlocs="60,0;60,42;122,42;106,60;58,60;58,188;58,188;58,200;60,208;64,216;68,224;74,228;82,232;90,234;100,236;100,236;110,234;116,232;116,232;128,224;128,224;128,228;126,234;114,244;114,244;108,248;100,252;92,254;82,254;82,254;70,254;58,250;46,244;38,236;38,236;30,228;24,216;20,204;20,188;20,60;0,60;60,0;60,0" o:connectangles="0,0,0,0,0,0,0,0,0,0,0,0,0,0,0,0,0,0,0,0,0,0,0,0,0,0,0,0,0,0,0,0,0,0,0,0,0,0,0,0,0,0,0"/>
              </v:shape>
              <v:shape id="Freeform 85" o:spid="_x0000_s1030" style="position:absolute;left:764;top:76;width:204;height:312;visibility:visible;mso-wrap-style:square;v-text-anchor:top" coordsize="204,31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TiUzcMA&#10;AADbAAAADwAAAGRycy9kb3ducmV2LnhtbESPQWsCMRSE70L/Q3iCN81asCyrUYrQ0pOgVdreHpvn&#10;Zmnysiaprv76piD0OMzMN8xi1TsrzhRi61nBdFKAIK69brlRsH9/GZcgYkLWaD2TgitFWC0fBgus&#10;tL/wls671IgM4VihApNSV0kZa0MO48R3xNk7+uAwZRkaqQNeMtxZ+VgUT9Jhy3nBYEdrQ/X37scp&#10;sM5+3orDx8a/htMXRnNalwdUajTsn+cgEvXpP3xvv2kF5Qz+vuQfIJe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TiUzcMAAADbAAAADwAAAAAAAAAAAAAAAACYAgAAZHJzL2Rv&#10;d25yZXYueG1sUEsFBgAAAAAEAAQA9QAAAIgDAAAAAA==&#10;" path="m124,98r,l136,98r14,4l162,108r10,6l172,114r8,10l186,134r4,12l192,160r,136l192,296r,6l194,306r,l204,312r-64,l140,312r6,-4l150,304r2,-4l152,296r,-120l152,176r,-12l150,154r-4,-8l142,138r,l134,132r-8,-4l116,126r-12,-2l104,124r-14,2l76,132r,l64,138,54,148r,148l54,296r2,4l58,304r,l62,308r6,4l4,312r,l8,308r4,-4l14,300r,-4l14,28r,l14,22,12,16r,l,10,54,r,130l54,130,72,116,90,106r18,-6l124,98r,xe" fillcolor="#005c84" stroked="f">
                <v:path arrowok="t" o:connecttype="custom" o:connectlocs="124,98;150,102;172,114;180,124;190,146;192,296;192,302;194,306;140,312;146,308;152,300;152,176;152,164;146,146;142,138;126,128;104,124;90,126;76,132;54,148;54,296;58,304;62,308;4,312;8,308;14,300;14,28;14,22;12,16;54,0;54,130;90,106;124,98" o:connectangles="0,0,0,0,0,0,0,0,0,0,0,0,0,0,0,0,0,0,0,0,0,0,0,0,0,0,0,0,0,0,0,0,0"/>
              </v:shape>
              <v:shape id="Freeform 86" o:spid="_x0000_s1031" style="position:absolute;left:1172;top:174;width:334;height:214;visibility:visible;mso-wrap-style:square;v-text-anchor:top" coordsize="334,214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NnQmsIA&#10;AADbAAAADwAAAGRycy9kb3ducmV2LnhtbESPzarCMBSE94LvEI7gRjS9IqLVKF5BLO6uP+Dy0Bzb&#10;anNSmqj17Y1wweUwM98w82VjSvGg2hWWFfwMIhDEqdUFZwqOh01/AsJ5ZI2lZVLwIgfLRbs1x1jb&#10;J//RY+8zESDsYlSQe1/FUro0J4NuYCvi4F1sbdAHWWdS1/gMcFPKYRSNpcGCw0KOFa1zSm/7u1FQ&#10;XHYJnV5n+q2yHsnpNmlG10SpbqdZzUB4avw3/N9OtILJGD5fwg+Qiz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A2dCawgAAANsAAAAPAAAAAAAAAAAAAAAAAJgCAABkcnMvZG93&#10;bnJldi54bWxQSwUGAAAAAAQABAD1AAAAhwMAAAAA&#10;" path="m256,r,l268,r12,4l292,10r10,6l302,16r10,10l318,36r4,12l322,62r,136l322,198r2,4l326,206r,l334,214r-62,l272,214r4,-4l280,206r4,-4l284,198r,-122l284,76r,-12l282,56,278,46r-6,-6l272,40r-6,-6l258,30,248,26r-12,l236,26r-14,2l210,32,198,42,188,54r,l188,60r,138l188,198r2,4l192,206r,l200,214r-64,l136,214r6,-4l146,206r2,-4l148,198r,-124l148,74r,-12l146,52r-4,-8l136,38r-6,-6l122,28,112,26r-10,l102,26,88,28,76,32,66,38,56,48r,150l56,198r,4l58,206r,l68,214r-64,l4,214r6,-4l14,206r2,-4l16,198,16,28r,l16,22,12,16r,l6,12,,10,56,r,30l56,30,70,20,86,10r,l94,6r8,-4l112,r10,l122,r10,l142,2r8,4l160,10r,l168,16r6,6l180,30r4,10l184,40,198,24,216,12r,l226,6,236,2,246,r10,l256,xe" fillcolor="#005c84" stroked="f">
                <v:path arrowok="t" o:connecttype="custom" o:connectlocs="256,0;280,4;302,16;312,26;322,48;322,198;324,202;326,206;272,214;276,210;284,202;284,76;284,64;278,46;272,40;258,30;236,26;222,28;198,42;188,54;188,198;190,202;192,206;136,214;142,210;148,202;148,74;148,62;142,44;130,32;112,26;102,26;76,32;56,48;56,198;58,206;68,214;4,214;14,206;16,198;16,28;12,16;6,12;56,0;56,30;86,10;94,6;112,0;122,0;142,2;160,10;168,16;180,30;184,40;216,12;226,6;246,0;256,0" o:connectangles="0,0,0,0,0,0,0,0,0,0,0,0,0,0,0,0,0,0,0,0,0,0,0,0,0,0,0,0,0,0,0,0,0,0,0,0,0,0,0,0,0,0,0,0,0,0,0,0,0,0,0,0,0,0,0,0,0,0"/>
              </v:shape>
              <v:shape id="Freeform 87" o:spid="_x0000_s1032" style="position:absolute;left:1732;top:138;width:130;height:254;visibility:visible;mso-wrap-style:square;v-text-anchor:top" coordsize="130,254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DvaHsMA&#10;AADbAAAADwAAAGRycy9kb3ducmV2LnhtbESPQWsCMRSE7wX/Q3iCt5rVg263RlGh0JOw1kKPj81z&#10;s7h5WZOou//eFAo9DjPzDbPa9LYVd/KhcaxgNs1AEFdON1wrOH19vOYgQkTW2DomBQMF2KxHLyss&#10;tHtwSfdjrEWCcChQgYmxK6QMlSGLYeo64uSdnbcYk/S11B4fCW5bOc+yhbTYcFow2NHeUHU53qyC&#10;5XD4yf3b3p2vOJR+ft3tym+j1GTcb99BROrjf/iv/akV5Ev4/ZJ+gFw/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pDvaHsMAAADbAAAADwAAAAAAAAAAAAAAAACYAgAAZHJzL2Rv&#10;d25yZXYueG1sUEsFBgAAAAAEAAQA9QAAAIgDAAAAAA==&#10;" path="m60,r,42l122,42,106,60r-48,l58,188r,l60,200r2,8l64,216r6,8l74,228r8,4l90,234r10,2l100,236r10,-2l116,232r,l130,224r,l128,228r-2,6l114,244r,l108,248r-8,4l92,254r-8,l84,254r-14,l58,250,46,244r-8,-8l38,236r-8,-8l24,216,22,204,20,188,20,60,,60,60,r,xe" fillcolor="#005c84" stroked="f">
                <v:path arrowok="t" o:connecttype="custom" o:connectlocs="60,0;60,42;122,42;106,60;58,60;58,188;58,188;60,200;62,208;64,216;70,224;74,228;82,232;90,234;100,236;100,236;110,234;116,232;116,232;130,224;130,224;128,228;126,234;114,244;114,244;108,248;100,252;92,254;84,254;84,254;70,254;58,250;46,244;38,236;38,236;30,228;24,216;22,204;20,188;20,60;0,60;60,0;60,0" o:connectangles="0,0,0,0,0,0,0,0,0,0,0,0,0,0,0,0,0,0,0,0,0,0,0,0,0,0,0,0,0,0,0,0,0,0,0,0,0,0,0,0,0,0,0"/>
              </v:shape>
              <v:shape id="Freeform 88" o:spid="_x0000_s1033" style="position:absolute;left:1860;top:174;width:200;height:218;visibility:visible;mso-wrap-style:square;v-text-anchor:top" coordsize="200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6p1k8EA&#10;AADbAAAADwAAAGRycy9kb3ducmV2LnhtbERPz2vCMBS+C/sfwhvsIppuBek6Y9HCmNdVd/D2bN6a&#10;bs1LaTJb/3tzGHj8+H6vi8l24kKDbx0reF4mIIhrp1tuFBwP74sMhA/IGjvHpOBKHorNw2yNuXYj&#10;f9KlCo2IIexzVGBC6HMpfW3Iol+6njhy326wGCIcGqkHHGO47eRLkqykxZZjg8GeSkP1b/VnFexO&#10;Px+v8jqNqf1qz6fS8DypU6WeHqftG4hAU7iL/917rSCLY+OX+APk5gY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eqdZPBAAAA2wAAAA8AAAAAAAAAAAAAAAAAmAIAAGRycy9kb3du&#10;cmV2LnhtbFBLBQYAAAAABAAEAPUAAACGAwAAAAA=&#10;" path="m102,r,l116,r14,4l144,8r12,8l156,16r10,8l176,34r8,10l190,56r,l194,70r4,12l200,96r,14l200,110r,12l196,136r-4,12l188,162r,l180,174r-8,10l162,194r-10,10l152,204r-12,6l128,214r-14,4l100,218r,l78,216,66,214r-8,-4l48,206r-8,-6l32,192r-6,-6l26,186,14,168,8,150,2,130,,110r,l2,96,4,82,8,70,14,56r,l20,44,28,34,38,24,48,16r,l60,8,74,4,86,r16,l102,xm98,16r,l84,18,72,24,62,34,54,46r,l48,60,44,76,42,92r,20l42,112r2,18l48,148r4,14l60,176r,l68,188r12,8l90,200r14,l104,200r12,-2l128,192r10,-8l146,172r,l152,158r4,-16l158,126r,-20l158,106,156,82,150,60r,l142,42,130,28r,l124,22r-8,-2l106,16r-8,l98,16xe" fillcolor="#005c84" stroked="f">
                <v:path arrowok="t" o:connecttype="custom" o:connectlocs="102,0;130,4;156,16;166,24;184,44;190,56;198,82;200,110;200,122;192,148;188,162;172,184;152,204;140,210;114,218;100,218;66,214;48,206;32,192;26,186;8,150;0,110;2,96;8,70;14,56;28,34;48,16;60,8;86,0;102,0;98,16;72,24;54,46;48,60;42,92;42,112;48,148;60,176;68,188;90,200;104,200;128,192;146,172;152,158;158,126;158,106;150,60;142,42;130,28;116,20;98,16" o:connectangles="0,0,0,0,0,0,0,0,0,0,0,0,0,0,0,0,0,0,0,0,0,0,0,0,0,0,0,0,0,0,0,0,0,0,0,0,0,0,0,0,0,0,0,0,0,0,0,0,0,0,0"/>
                <o:lock v:ext="edit" verticies="t"/>
              </v:shape>
              <v:shape id="Freeform 89" o:spid="_x0000_s1034" style="position:absolute;left:2068;top:174;width:200;height:214;visibility:visible;mso-wrap-style:square;v-text-anchor:top" coordsize="200,214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HqQ0sMA&#10;AADbAAAADwAAAGRycy9kb3ducmV2LnhtbESPwWrDMBBE74H+g9hCb4mctgTHjRJKwVCaXOwael2s&#10;jWVqrYyl2O7fR4VAjsPMvGF2h9l2YqTBt44VrFcJCOLa6ZYbBdV3vkxB+ICssXNMCv7Iw2H/sNhh&#10;pt3EBY1laESEsM9QgQmhz6T0tSGLfuV64uid3WAxRDk0Ug84Rbjt5HOSbKTFluOCwZ4+DNW/5cUq&#10;KDz9vOJLbtanSzMdK3feflWjUk+P8/sbiEBzuIdv7U+tIN3C/5f4A+T+C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HqQ0sMAAADbAAAADwAAAAAAAAAAAAAAAACYAgAAZHJzL2Rv&#10;d25yZXYueG1sUEsFBgAAAAAEAAQA9QAAAIgDAAAAAA==&#10;" path="m120,r,l138,2r16,6l154,8r14,8l178,30r,l182,36r4,8l188,54r,8l188,198r,l188,202r2,4l190,206r10,8l138,214r,l142,212r4,-6l148,202r2,-4l150,78r,l148,66,146,56,142,46r-4,-6l130,34r-8,-4l112,28,102,26r,l88,28,76,34r,l64,40,56,50r,148l56,198r,4l58,206r,l68,214r-64,l4,214r6,-2l12,206r2,-4l16,198,16,28r,l14,22,12,18,8,14,,10,56,r,32l56,32,68,20,84,10r,l94,6r8,-4l112,r8,l120,xe" fillcolor="#005c84" stroked="f">
                <v:path arrowok="t" o:connecttype="custom" o:connectlocs="120,0;154,8;168,16;178,30;186,44;188,62;188,198;190,206;200,214;138,214;146,206;150,198;150,78;146,56;138,40;122,30;102,26;88,28;76,34;56,50;56,198;58,206;68,214;4,214;12,206;16,198;16,28;12,18;0,10;56,32;68,20;84,10;102,2;120,0" o:connectangles="0,0,0,0,0,0,0,0,0,0,0,0,0,0,0,0,0,0,0,0,0,0,0,0,0,0,0,0,0,0,0,0,0,0"/>
              </v:shape>
              <v:shape id="Freeform 90" o:spid="_x0000_s1035" style="position:absolute;left:1516;top:174;width:206;height:318;visibility:visible;mso-wrap-style:square;v-text-anchor:top" coordsize="206,3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U41hsIA&#10;AADbAAAADwAAAGRycy9kb3ducmV2LnhtbERPPW/CMBDdkfgP1iF1Kw5QQUnjIIRE24EBKGI+xdck&#10;Ij4H2w1pfz0eKjE+ve9s1ZtGdOR8bVnBZJyAIC6srrlUcPraPr+C8AFZY2OZFPySh1U+HGSYanvj&#10;A3XHUIoYwj5FBVUIbSqlLyoy6Me2JY7ct3UGQ4SulNrhLYabRk6TZC4N1hwbKmxpU1FxOf4YBe+7&#10;ZfsSir9zZ87uY3894WJWz5V6GvXrNxCB+vAQ/7s/tYJlXB+/xB8g8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RTjWGwgAAANsAAAAPAAAAAAAAAAAAAAAAAJgCAABkcnMvZG93&#10;bnJldi54bWxQSwUGAAAAAAQABAD1AAAAhwMAAAAA&#10;" path="m198,60r,l188,40,176,26r,l162,14,148,6r,l132,2,116,r,l98,2,80,8r,l66,18,54,28,54,,,12r,l6,14r6,4l14,24r2,6l16,300r,l14,306r-2,6l8,316r-4,2l66,318r,l62,316r-4,-4l56,306r-2,-6l54,48r,l64,38,74,32r,l86,26r14,-2l100,24r12,2l122,30r12,6l144,44r,l152,56r6,14l162,88r,22l162,110r,20l158,148r-6,16l144,176r,l134,188r-10,6l110,200r-14,l96,200r-10,l78,198r-8,-4l62,186r10,28l72,214r14,4l102,218r,l124,216r10,-2l144,210r10,-6l162,200r8,-8l178,184r,l190,166r8,-18l204,128r2,-20l206,108,204,82,198,60r,xe" fillcolor="#005c84" stroked="f">
                <v:path arrowok="t" o:connecttype="custom" o:connectlocs="198,60;176,26;162,14;148,6;116,0;98,2;80,8;54,28;0,12;6,14;14,24;16,300;14,306;8,316;66,318;62,316;56,306;54,48;64,38;74,32;100,24;112,26;134,36;144,44;158,70;162,110;162,130;152,164;144,176;124,194;96,200;86,200;70,194;72,214;86,218;102,218;134,214;154,204;170,192;178,184;198,148;206,108;204,82;198,60" o:connectangles="0,0,0,0,0,0,0,0,0,0,0,0,0,0,0,0,0,0,0,0,0,0,0,0,0,0,0,0,0,0,0,0,0,0,0,0,0,0,0,0,0,0,0,0"/>
              </v:shape>
              <v:shape id="Freeform 91" o:spid="_x0000_s1036" style="position:absolute;left:410;top:174;width:146;height:218;visibility:visible;mso-wrap-style:square;v-text-anchor:top" coordsize="146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HIYi8UA&#10;AADbAAAADwAAAGRycy9kb3ducmV2LnhtbESPUUvDQBCE3wX/w7GCb/bSgtrGXosUBRGqNm2pj0tu&#10;mwvm9kJuTdN/7wmCj8PMfMPMl4NvVE9drAMbGI8yUMRlsDVXBnbb55spqCjIFpvAZOBMEZaLy4s5&#10;5jaceEN9IZVKEI45GnAiba51LB15jKPQEifvGDqPkmRXadvhKcF9oydZdqc91pwWHLa0clR+Fd/e&#10;wHtfPR0/5fXjfl+gLdybbA63a2Our4bHB1BCg/yH/9ov1sBsDL9f0g/Qix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IchiLxQAAANsAAAAPAAAAAAAAAAAAAAAAAJgCAABkcnMv&#10;ZG93bnJldi54bWxQSwUGAAAAAAQABAD1AAAAigMAAAAA&#10;" path="m128,186r,l116,190r-14,2l102,192r-10,l84,188r-8,-4l70,176r,l64,168,58,158,56,146r,-12l56,,,10r,l8,14r4,4l16,22r,6l16,134r,l18,154r4,18l28,186r10,12l38,198r12,10l60,214r12,4l86,218r,l100,218r14,-4l126,208r12,-10l146,172r,l138,180r-10,6l128,186xe" fillcolor="#005c84" stroked="f">
                <v:path arrowok="t" o:connecttype="custom" o:connectlocs="128,186;128,186;116,190;102,192;102,192;92,192;84,188;76,184;70,176;70,176;64,168;58,158;56,146;56,134;56,0;0,10;0,10;8,14;12,18;16,22;16,28;16,134;16,134;18,154;22,172;28,186;38,198;38,198;50,208;60,214;72,218;86,218;86,218;100,218;114,214;126,208;138,198;146,172;146,172;138,180;128,186;128,186" o:connectangles="0,0,0,0,0,0,0,0,0,0,0,0,0,0,0,0,0,0,0,0,0,0,0,0,0,0,0,0,0,0,0,0,0,0,0,0,0,0,0,0,0,0"/>
              </v:shape>
              <v:shape id="Freeform 92" o:spid="_x0000_s1037" style="position:absolute;left:544;top:174;width:74;height:218;visibility:visible;mso-wrap-style:square;v-text-anchor:top" coordsize="74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rWaXcMA&#10;AADbAAAADwAAAGRycy9kb3ducmV2LnhtbESPQYvCMBSE74L/ITzBm6Z6ELcaRQuKe1hx1Yu3R/Ns&#10;g81LaaLW/fUbYWGPw8x8w8yXra3EgxpvHCsYDRMQxLnThgsF59NmMAXhA7LGyjEpeJGH5aLbmWOq&#10;3ZO/6XEMhYgQ9ikqKEOoUyl9XpJFP3Q1cfSurrEYomwKqRt8Rrit5DhJJtKi4bhQYk1ZSfnteLcK&#10;PB9WeMm2xkzvPyf5+fU67NeZUv1eu5qBCNSG//Bfe6cVfIzh/SX+ALn4B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GrWaXcMAAADbAAAADwAAAAAAAAAAAAAAAACYAgAAZHJzL2Rv&#10;d25yZXYueG1sUEsFBgAAAAAEAAQA9QAAAIgDAAAAAA==&#10;" path="m56,178l56,,,10r,l8,12r4,4l12,16r4,6l16,28r,140l18,186r,l18,186r,l18,198r4,8l22,206r4,6l34,218,74,204r,l66,202r-6,-6l56,188r,-10l56,178xe" fillcolor="#005c84" stroked="f">
                <v:path arrowok="t" o:connecttype="custom" o:connectlocs="56,178;56,0;0,10;0,10;8,12;12,16;12,16;16,22;16,28;16,168;18,186;18,186;18,186;18,186;18,198;22,206;22,206;26,212;34,218;74,204;74,204;66,202;60,196;56,188;56,178;56,178" o:connectangles="0,0,0,0,0,0,0,0,0,0,0,0,0,0,0,0,0,0,0,0,0,0,0,0,0,0"/>
              </v:shape>
              <v:shape id="Freeform 93" o:spid="_x0000_s1038" style="position:absolute;left:986;top:174;width:176;height:218;visibility:visible;mso-wrap-style:square;v-text-anchor:top" coordsize="176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ddVN8QA&#10;AADbAAAADwAAAGRycy9kb3ducmV2LnhtbESPUWvCQBCE34X+h2MLfTN3VZA29ZSiiELtQ9P+gCW3&#10;TYK5vZhbNf33PUHwcZiZb5j5cvCtOlMfm8AWnjMDirgMruHKws/3ZvwCKgqywzYwWfijCMvFw2iO&#10;uQsX/qJzIZVKEI45WqhFulzrWNbkMWahI07eb+g9SpJ9pV2PlwT3rZ4YM9MeG04LNXa0qqk8FCdv&#10;Ie5X2+16+NzvDlPzURXtUcQcrX16HN7fQAkNcg/f2jtn4XUK1y/pB+jF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nXVTfEAAAA2wAAAA8AAAAAAAAAAAAAAAAAmAIAAGRycy9k&#10;b3ducmV2LnhtbFBLBQYAAAAABAAEAPUAAACJAwAAAAA=&#10;" path="m164,196r,l162,192r,-10l162,60r,l160,44,156,32,150,20,140,12r,l130,8,118,4,104,,90,r,l72,2,54,6,36,12,20,22r,56l20,78,26,64,30,52,38,42r6,-8l44,34r8,-8l62,22,74,18,86,16r,l94,18r8,2l110,24r4,4l114,28r6,6l122,42r2,6l124,56r,l124,70r-2,6l122,76r-6,6l106,86r,l68,98r,l44,106r-14,6l30,112,16,122,8,134,2,148,,164r,l,172r4,10l8,190r6,10l14,200r8,8l30,214r12,4l54,218r,l70,218r14,-4l98,206r14,-10l120,174r,l110,182r-12,6l86,192r-14,l72,192r-6,l58,190r-6,-2l48,182r,l44,178r-4,-8l38,164r,-8l38,156r,-8l40,142r4,-6l48,130r,l60,122r16,-8l76,114r32,-10l124,96r,74l124,170r,14l124,184r2,14l128,206r,l134,212r6,6l176,204r,l168,200r-4,-4l164,196xe" fillcolor="#005c84" stroked="f">
                <v:path arrowok="t" o:connecttype="custom" o:connectlocs="164,196;162,182;162,60;156,32;140,12;130,8;104,0;90,0;54,6;20,22;20,78;30,52;44,34;52,26;74,18;86,16;102,20;114,28;120,34;124,48;124,56;122,76;116,82;106,86;68,98;30,112;16,122;2,148;0,164;4,182;14,200;22,208;42,218;54,218;84,214;112,196;120,174;98,188;72,192;66,192;52,188;48,182;40,170;38,156;38,148;44,136;48,130;76,114;108,104;124,170;124,184;126,198;128,206;140,218;176,204;164,196" o:connectangles="0,0,0,0,0,0,0,0,0,0,0,0,0,0,0,0,0,0,0,0,0,0,0,0,0,0,0,0,0,0,0,0,0,0,0,0,0,0,0,0,0,0,0,0,0,0,0,0,0,0,0,0,0,0,0,0"/>
              </v:shape>
              <v:shape id="Freeform 94" o:spid="_x0000_s1039" style="position:absolute;left:888;top:2;width:96;height:120;visibility:visible;mso-wrap-style:square;v-text-anchor:top" coordsize="96,12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FHGPcQA&#10;AADbAAAADwAAAGRycy9kb3ducmV2LnhtbESP3WrCQBSE7wt9h+UUelc3DbVodBWxFCoi1v/bQ/aY&#10;hGbPht1tjG/vCoVeDjPzDTOedqYWLTlfWVbw2ktAEOdWV1wo2O8+XwYgfEDWWFsmBVfyMJ08Powx&#10;0/bCG2q3oRARwj5DBWUITSalz0sy6Hu2IY7e2TqDIUpXSO3wEuGmlmmSvEuDFceFEhual5T/bH9N&#10;pBxXa1ek+aFdDkz6fV2cPvrNSannp242AhGoC//hv/aXVjB8g/uX+APk5AY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hRxj3EAAAA2wAAAA8AAAAAAAAAAAAAAAAAmAIAAGRycy9k&#10;b3ducmV2LnhtbFBLBQYAAAAABAAEAPUAAACJAwAAAAA=&#10;" path="m22,8r,74l22,82r2,10l28,100r4,6l36,108r8,2l52,112r,l60,112r6,-2l72,106r4,-4l78,98r2,-6l82,82,82,8r,l80,2,76,,96,r,l92,2r,6l90,80r,l90,90r-2,8l84,106r-6,4l72,114r-6,4l50,120r,l36,118r-8,-2l22,112r-8,-6l10,100,6,90,6,80,6,8r,l4,2,,,28,r,l24,2,22,8r,xe" fillcolor="#005c84" stroked="f">
                <v:path arrowok="t" o:connecttype="custom" o:connectlocs="22,8;22,82;22,82;24,92;28,100;32,106;36,108;44,110;52,112;52,112;60,112;66,110;72,106;76,102;78,98;80,92;82,82;82,8;82,8;80,2;76,0;96,0;96,0;92,2;92,8;90,80;90,80;90,90;88,98;84,106;78,110;72,114;66,118;50,120;50,120;36,118;28,116;22,112;14,106;10,100;6,90;6,80;6,8;6,8;4,2;0,0;28,0;28,0;24,2;22,8;22,8" o:connectangles="0,0,0,0,0,0,0,0,0,0,0,0,0,0,0,0,0,0,0,0,0,0,0,0,0,0,0,0,0,0,0,0,0,0,0,0,0,0,0,0,0,0,0,0,0,0,0,0,0,0,0"/>
              </v:shape>
              <v:shape id="Freeform 95" o:spid="_x0000_s1040" style="position:absolute;left:994;top:2;width:108;height:122;visibility:visible;mso-wrap-style:square;v-text-anchor:top" coordsize="108,12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WxBb8EA&#10;AADbAAAADwAAAGRycy9kb3ducmV2LnhtbESPQWsCMRSE70L/Q3iF3jSrYLFbo7RKwWt1wetj89xd&#10;unlZklc3/vumIHgcZuYbZr1NrldXCrHzbGA+K0AR19523BioTl/TFagoyBZ7z2TgRhG2m6fJGkvr&#10;R/6m61EalSEcSzTQigyl1rFuyWGc+YE4excfHEqWodE24JjhrteLonjVDjvOCy0OtGup/jn+OgNh&#10;lMpWhzQ/y7Lwl73cxvS5M+blOX28gxJK8gjf2wdr4G0J/1/yD9CbP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JFsQW/BAAAA2wAAAA8AAAAAAAAAAAAAAAAAmAIAAGRycy9kb3du&#10;cmV2LnhtbFBLBQYAAAAABAAEAPUAAACGAwAAAAA=&#10;" path="m94,8r,l94,2,90,r18,l108,r-4,2l104,8r,114l104,122,62,70,20,18r,92l20,110r2,6l24,118r-18,l6,118r4,-2l10,110r,-96l10,14r,-4l8,6r,l6,2,,,26,,94,84,94,8r,xe" fillcolor="#005c84" stroked="f">
                <v:path arrowok="t" o:connecttype="custom" o:connectlocs="94,8;94,8;94,2;90,0;108,0;108,0;104,2;104,8;104,122;104,122;62,70;20,18;20,110;20,110;22,116;24,118;6,118;6,118;10,116;10,110;10,14;10,14;10,10;8,6;8,6;6,2;0,0;26,0;94,84;94,8;94,8" o:connectangles="0,0,0,0,0,0,0,0,0,0,0,0,0,0,0,0,0,0,0,0,0,0,0,0,0,0,0,0,0,0,0"/>
              </v:shape>
              <v:shape id="Freeform 96" o:spid="_x0000_s1041" style="position:absolute;left:1120;top:2;width:26;height:118;visibility:visible;mso-wrap-style:square;v-text-anchor:top" coordsize="26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8cfsMMA&#10;AADbAAAADwAAAGRycy9kb3ducmV2LnhtbESPT2sCMRTE74V+h/CE3mqitf5ZjVIKQnsqrnp/bJ67&#10;i5uXbZLV7bdvBMHjMDO/YVab3jbiQj7UjjWMhgoEceFMzaWGw377OgcRIrLBxjFp+KMAm/Xz0woz&#10;4668o0seS5EgHDLUUMXYZlKGoiKLYeha4uSdnLcYk/SlNB6vCW4bOVZqKi3WnBYqbOmzouKcd1bD&#10;5K3L+2/lj++z+WT82xVSxe2P1i+D/mMJIlIfH+F7+8toWEzh9iX9ALn+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e8cfsMMAAADbAAAADwAAAAAAAAAAAAAAAACYAgAAZHJzL2Rv&#10;d25yZXYueG1sUEsFBgAAAAAEAAQA9QAAAIgDAAAAAA==&#10;" path="m26,r,l22,2,20,8r,102l20,110r2,6l26,118,,118r,l2,116r2,-6l4,8r,l2,2,,,26,r,xe" fillcolor="#005c84" stroked="f">
                <v:path arrowok="t" o:connecttype="custom" o:connectlocs="26,0;26,0;22,2;20,8;20,110;20,110;22,116;26,118;0,118;0,118;2,116;4,110;4,8;4,8;2,2;0,0;26,0;26,0" o:connectangles="0,0,0,0,0,0,0,0,0,0,0,0,0,0,0,0,0,0"/>
              </v:shape>
              <v:shape id="Freeform 97" o:spid="_x0000_s1042" style="position:absolute;left:1154;top:2;width:108;height:122;visibility:visible;mso-wrap-style:square;v-text-anchor:top" coordsize="108,12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vJ6g8EA&#10;AADbAAAADwAAAGRycy9kb3ducmV2LnhtbESPQWsCMRSE74X+h/AKvdWsQmu7NUpVBK/qQq+PzXN3&#10;6eZlSZ5u/PemUOhxmJlvmMUquV5dKcTOs4HppABFXHvbcWOgOu1e3kFFQbbYeyYDN4qwWj4+LLC0&#10;fuQDXY/SqAzhWKKBVmQotY51Sw7jxA/E2Tv74FCyDI22AccMd72eFcWbdthxXmhxoE1L9c/x4gyE&#10;USpb7dP0W14Lf97KbUzrjTHPT+nrE5RQkv/wX3tvDXzM4fdL/gF6eQ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A7yeoPBAAAA2wAAAA8AAAAAAAAAAAAAAAAAmAIAAGRycy9kb3du&#10;cmV2LnhtbFBLBQYAAAAABAAEAPUAAACGAwAAAAA=&#10;" path="m92,8r,l92,2,88,r20,l108,r-4,4l100,8r,l58,122r,l10,8r,l6,4,,,32,r,l30,2,28,4r2,6l30,10,60,90r,l92,8r,xe" fillcolor="#005c84" stroked="f">
                <v:path arrowok="t" o:connecttype="custom" o:connectlocs="92,8;92,8;92,2;88,0;108,0;108,0;104,4;100,8;100,8;58,122;58,122;10,8;10,8;6,4;0,0;32,0;32,0;30,2;28,4;30,10;30,10;60,90;60,90;92,8;92,8" o:connectangles="0,0,0,0,0,0,0,0,0,0,0,0,0,0,0,0,0,0,0,0,0,0,0,0,0"/>
              </v:shape>
              <v:shape id="Freeform 98" o:spid="_x0000_s1043" style="position:absolute;left:1268;top:2;width:74;height:118;visibility:visible;mso-wrap-style:square;v-text-anchor:top" coordsize="74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KVa374A&#10;AADbAAAADwAAAGRycy9kb3ducmV2LnhtbERPy4rCMBTdC/5DuII7TZ2Fo9UoKhbcDT4WLi/JtS02&#10;N6XJ2OrXm4Xg8nDey3VnK/GgxpeOFUzGCQhi7UzJuYLLORvNQPiAbLByTAqe5GG96veWmBrX8pEe&#10;p5CLGMI+RQVFCHUqpdcFWfRjVxNH7uYaiyHCJpemwTaG20r+JMlUWiw5NhRY064gfT/9WwV5qTeX&#10;9rj/ta/smmynfzOZoVZqOOg2CxCBuvAVf9wHo2Aex8Yv8QfI1Rs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FSlWt++AAAA2wAAAA8AAAAAAAAAAAAAAAAAmAIAAGRycy9kb3ducmV2&#10;LnhtbFBLBQYAAAAABAAEAPUAAACDAwAAAAA=&#10;" path="m66,16r,l60,10,52,8r,l22,8r,40l50,48r,l54,46r2,-2l56,62r,l54,58r-4,l22,58r,50l22,108r20,2l42,110r12,l62,108r6,-4l74,98r-4,20l,118r,l4,116r2,-6l6,8r,l4,2,,,66,r,16l66,16xe" fillcolor="#005c84" stroked="f">
                <v:path arrowok="t" o:connecttype="custom" o:connectlocs="66,16;66,16;60,10;52,8;52,8;22,8;22,48;50,48;50,48;54,46;56,44;56,62;56,62;54,58;50,58;22,58;22,108;22,108;42,110;42,110;54,110;62,108;68,104;74,98;70,118;0,118;0,118;4,116;6,110;6,8;6,8;4,2;0,0;66,0;66,16;66,16" o:connectangles="0,0,0,0,0,0,0,0,0,0,0,0,0,0,0,0,0,0,0,0,0,0,0,0,0,0,0,0,0,0,0,0,0,0,0,0"/>
              </v:shape>
              <v:shape id="Freeform 99" o:spid="_x0000_s1044" style="position:absolute;left:1350;top:2;width:102;height:118;visibility:visible;mso-wrap-style:square;v-text-anchor:top" coordsize="102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hUNhMQA&#10;AADbAAAADwAAAGRycy9kb3ducmV2LnhtbESPQWsCMRSE74X+h/AK3jRrRamrUeyiYBGEquD1sXlu&#10;Fjcvyybq6q83BaHHYWa+Yabz1lbiSo0vHSvo9xIQxLnTJRcKDvtV9wuED8gaK8ek4E4e5rP3tymm&#10;2t34l667UIgIYZ+iAhNCnUrpc0MWfc/VxNE7ucZiiLIppG7wFuG2kp9JMpIWS44LBmvKDOXn3cUq&#10;yNaJPC6HW8zv/cUxG2zMz+P0rVTno11MQARqw3/41V5rBeMx/H2JP0DOng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G4VDYTEAAAA2wAAAA8AAAAAAAAAAAAAAAAAmAIAAGRycy9k&#10;b3ducmV2LnhtbFBLBQYAAAAABAAEAPUAAACJAwAAAAA=&#10;" path="m48,58r,l54,60r6,4l66,72r,l76,88r8,14l92,112r,l98,116r4,2l84,118r,l80,118r-4,-2l70,110r,l50,78r,l42,68,38,64r-6,l32,64r-10,l22,110r,l24,116r2,2l,118r,l4,116r2,-6l6,8r,l4,2,,,34,r,l46,r8,2l62,6r6,4l72,14r2,6l76,28r,l76,36r-2,6l70,46r-4,4l58,56,48,58r,xm22,8r,46l22,54r10,l32,54r10,l50,48r4,-2l56,40r2,-4l58,30r,l58,22,54,14,46,8r-4,l34,6r,l22,8r,xe" fillcolor="#005c84" stroked="f">
                <v:path arrowok="t" o:connecttype="custom" o:connectlocs="48,58;60,64;66,72;84,102;92,112;102,118;84,118;76,116;70,110;50,78;38,64;32,64;22,110;24,116;0,118;4,116;6,8;4,2;34,0;46,0;62,6;72,14;76,28;76,36;70,46;58,56;48,58;22,54;32,54;42,54;54,46;58,36;58,30;54,14;42,8;34,6;22,8" o:connectangles="0,0,0,0,0,0,0,0,0,0,0,0,0,0,0,0,0,0,0,0,0,0,0,0,0,0,0,0,0,0,0,0,0,0,0,0,0"/>
                <o:lock v:ext="edit" verticies="t"/>
              </v:shape>
              <v:shape id="Freeform 100" o:spid="_x0000_s1045" style="position:absolute;left:1452;width:72;height:122;visibility:visible;mso-wrap-style:square;v-text-anchor:top" coordsize="72,12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MIG6cUA&#10;AADcAAAADwAAAGRycy9kb3ducmV2LnhtbESPS2sDMQyE74H+B6NAb4mdB6Vs44S0EAgllzwOPapr&#10;7XrJWl7WbrL999Uh0JvEjGY+rTZDaNWN+tREtjCbGlDEZXQN1xYu593kFVTKyA7byGThlxJs1k+j&#10;FRYu3vlIt1OulYRwKtCCz7krtE6lp4BpGjti0arYB8yy9rV2Pd4lPLR6bsyLDtiwNHjs6MNTeT39&#10;BAvV5/vhfOTKfHdfyyH5uFgs52zt83jYvoHKNOR/8+N67wTfCL48IxPo9R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IwgbpxQAAANwAAAAPAAAAAAAAAAAAAAAAAJgCAABkcnMv&#10;ZG93bnJldi54bWxQSwUGAAAAAAQABAD1AAAAigMAAAAA&#10;" path="m72,86r,l72,94r-4,6l64,106r-4,6l54,116r-6,4l40,122r-6,l34,122,24,120,14,118,2,112,,86r,l4,96r6,8l20,112r6,2l32,114r,l38,114r6,-2l48,110r4,-4l56,98r,-6l56,92r,-6l54,80,48,74,38,68,26,62r,l16,56,8,48,2,40,2,30r,l2,24,4,18,8,12,14,8,24,2,38,r,l50,2r6,2l62,6r2,24l64,30,60,22,54,16,46,10,40,8r-6,l34,8r-8,l20,14r-4,6l16,26r,l16,32r6,6l28,44r12,4l40,48r12,6l62,62r4,4l70,72r2,6l72,86r,xe" fillcolor="#005c84" stroked="f">
                <v:path arrowok="t" o:connecttype="custom" o:connectlocs="72,86;68,100;60,112;48,120;34,122;24,120;2,112;0,86;10,104;26,114;32,114;44,112;52,106;56,92;56,86;48,74;26,62;16,56;2,40;2,30;4,18;14,8;38,0;50,2;62,6;64,30;54,16;40,8;34,8;20,14;16,26;16,32;28,44;40,48;62,62;70,72;72,86" o:connectangles="0,0,0,0,0,0,0,0,0,0,0,0,0,0,0,0,0,0,0,0,0,0,0,0,0,0,0,0,0,0,0,0,0,0,0,0,0"/>
              </v:shape>
              <v:shape id="Freeform 101" o:spid="_x0000_s1046" style="position:absolute;left:1536;top:2;width:26;height:118;visibility:visible;mso-wrap-style:square;v-text-anchor:top" coordsize="26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KJFTcEA&#10;AADcAAAADwAAAGRycy9kb3ducmV2LnhtbERPS2sCMRC+F/wPYQRvNfFRldUopSDYU+mq92Ez7i5u&#10;JmuS1fXfN4VCb/PxPWez620j7uRD7VjDZKxAEBfO1FxqOB33rysQISIbbByThicF2G0HLxvMjHvw&#10;N93zWIoUwiFDDVWMbSZlKCqyGMauJU7cxXmLMUFfSuPxkcJtI6dKLaTFmlNDhS19VFRc885qmM+6&#10;vP9U/vy2XM2nt66QKu6/tB4N+/c1iEh9/Bf/uQ8mzVcT+H0mXSC3P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SiRU3BAAAA3AAAAA8AAAAAAAAAAAAAAAAAmAIAAGRycy9kb3du&#10;cmV2LnhtbFBLBQYAAAAABAAEAPUAAACGAwAAAAA=&#10;" path="m26,r,l22,2,20,8r,102l20,110r2,6l26,118,,118r,l2,116r2,-6l4,8r,l2,2,,,26,r,xe" fillcolor="#005c84" stroked="f">
                <v:path arrowok="t" o:connecttype="custom" o:connectlocs="26,0;26,0;22,2;20,8;20,110;20,110;22,116;26,118;0,118;0,118;2,116;4,110;4,8;4,8;2,2;0,0;26,0;26,0" o:connectangles="0,0,0,0,0,0,0,0,0,0,0,0,0,0,0,0,0,0"/>
              </v:shape>
              <v:shape id="Freeform 102" o:spid="_x0000_s1047" style="position:absolute;left:1570;top:2;width:92;height:118;visibility:visible;mso-wrap-style:square;v-text-anchor:top" coordsize="92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92kqcEA&#10;AADcAAAADwAAAGRycy9kb3ducmV2LnhtbERPzWrCQBC+F3yHZQQvxWwqtWh0lVKx9FhNH2DIjtlo&#10;djZktybx6buC0Nt8fL+z3va2FldqfeVYwUuSgiAunK64VPCT76cLED4ga6wdk4KBPGw3o6c1Ztp1&#10;fKDrMZQihrDPUIEJocmk9IUhiz5xDXHkTq61GCJsS6lb7GK4reUsTd+kxYpjg8GGPgwVl+OvVTBv&#10;bhplvjNz/eqWn2ek7+H8rNRk3L+vQATqw7/44f7ScX46g/sz8QK5+Q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fdpKnBAAAA3AAAAA8AAAAAAAAAAAAAAAAAmAIAAGRycy9kb3du&#10;cmV2LnhtbFBLBQYAAAAABAAEAPUAAACGAwAAAAA=&#10;" path="m56,8r,102l56,110r,6l60,118r-26,l34,118r4,-2l38,110,38,8r,l10,10r,l8,10,4,12,,16,,,92,r,16l92,16,90,12,84,10r,l56,8r,xe" fillcolor="#005c84" stroked="f">
                <v:path arrowok="t" o:connecttype="custom" o:connectlocs="56,8;56,110;56,110;56,116;60,118;34,118;34,118;38,116;38,110;38,8;38,8;10,10;10,10;8,10;4,12;0,16;0,0;92,0;92,16;92,16;90,12;84,10;84,10;56,8;56,8" o:connectangles="0,0,0,0,0,0,0,0,0,0,0,0,0,0,0,0,0,0,0,0,0,0,0,0,0"/>
              </v:shape>
              <v:shape id="Freeform 103" o:spid="_x0000_s1048" style="position:absolute;left:1666;top:2;width:100;height:118;visibility:visible;mso-wrap-style:square;v-text-anchor:top" coordsize="100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Ga02MQA&#10;AADcAAAADwAAAGRycy9kb3ducmV2LnhtbERPTWvCQBC9F/wPywi9lGZjpSIxayiVQPFgMfHS25Ad&#10;k2B2NmS3Ju2vdwsFb/N4n5Nmk+nElQbXWlawiGIQxJXVLdcKTmX+vAbhPLLGzjIp+CEH2Xb2kGKi&#10;7chHuha+FiGEXYIKGu/7REpXNWTQRbYnDtzZDgZ9gEMt9YBjCDedfInjlTTYcmhosKf3hqpL8W0U&#10;1E+fxy8ruRzXp/wi94df7l93Sj3Op7cNCE+Tv4v/3R86zI+X8PdMuEBub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BmtNjEAAAA3AAAAA8AAAAAAAAAAAAAAAAAmAIAAGRycy9k&#10;b3ducmV2LnhtbFBLBQYAAAAABAAEAPUAAACJAwAAAAA=&#10;" path="m100,r,l92,4r-4,6l60,62r,48l60,110r2,6l68,118r-30,l38,118r4,-2l44,114r,-4l44,62,10,8r,l6,4,,,34,r,l32,,30,2r,4l32,10,56,54,80,8r,l80,4r,-2l76,r24,l100,xe" fillcolor="#005c84" stroked="f">
                <v:path arrowok="t" o:connecttype="custom" o:connectlocs="100,0;100,0;92,4;88,10;60,62;60,110;60,110;62,116;68,118;38,118;38,118;42,116;44,114;44,110;44,62;10,8;10,8;6,4;0,0;34,0;34,0;32,0;30,2;30,6;32,10;56,54;80,8;80,8;80,4;80,2;76,0;100,0;100,0" o:connectangles="0,0,0,0,0,0,0,0,0,0,0,0,0,0,0,0,0,0,0,0,0,0,0,0,0,0,0,0,0,0,0,0,0"/>
              </v:shape>
              <v:shape id="Freeform 104" o:spid="_x0000_s1049" style="position:absolute;left:1818;width:110;height:122;visibility:visible;mso-wrap-style:square;v-text-anchor:top" coordsize="110,12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vHXlcQA&#10;AADcAAAADwAAAGRycy9kb3ducmV2LnhtbERPTWsCMRC9C/6HMIIXqdlKse3WKEXRelW3pb1NN9PN&#10;6maybKKu/94IQm/zeJ8zmbW2EidqfOlYweMwAUGcO11yoSDbLR9eQPiArLFyTAou5GE27XYmmGp3&#10;5g2dtqEQMYR9igpMCHUqpc8NWfRDVxNH7s81FkOETSF1g+cYbis5SpKxtFhybDBY09xQftgerYLf&#10;1dd+8XNcDT7D924zNx+vz1mmler32vc3EIHa8C++u9c6zk+e4PZMvE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JLx15XEAAAA3AAAAA8AAAAAAAAAAAAAAAAAmAIAAGRycy9k&#10;b3ducmV2LnhtbFBLBQYAAAAABAAEAPUAAACJAwAAAAA=&#10;" path="m54,122r,l44,120,34,116,24,112r-8,-8l10,94,4,84,2,72,,60r,l2,48,4,38,10,28,16,18r8,-8l34,4,44,2,58,r,l66,2,76,4r10,6l94,16r6,10l106,36r4,12l110,62r,l110,76r-4,12l100,98r-8,10l84,114r-10,4l64,122r-10,l54,122xm18,58r,l20,72r2,12l26,92r4,8l36,106r6,4l50,112r6,2l56,114r8,-2l72,110r6,-4l82,100r4,-8l90,84,92,74r,-12l92,62r,-12l90,40,86,30,82,22,78,16,72,12,64,8r-8,l56,8r-8,l40,10r-6,6l28,20r-4,8l22,36,20,46,18,58r,xe" fillcolor="#005c84" stroked="f">
                <v:path arrowok="t" o:connecttype="custom" o:connectlocs="54,122;34,116;16,104;4,84;0,60;2,48;10,28;24,10;44,2;58,0;76,4;94,16;106,36;110,62;110,76;100,98;84,114;64,122;54,122;18,58;22,84;30,100;42,110;56,114;64,112;78,106;86,92;92,74;92,62;90,40;82,22;72,12;56,8;48,8;34,16;24,28;20,46;18,58" o:connectangles="0,0,0,0,0,0,0,0,0,0,0,0,0,0,0,0,0,0,0,0,0,0,0,0,0,0,0,0,0,0,0,0,0,0,0,0,0,0"/>
                <o:lock v:ext="edit" verticies="t"/>
              </v:shape>
              <v:shape id="Freeform 105" o:spid="_x0000_s1050" style="position:absolute;left:1940;top:2;width:70;height:118;visibility:visible;mso-wrap-style:square;v-text-anchor:top" coordsize="70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dK0pMEA&#10;AADcAAAADwAAAGRycy9kb3ducmV2LnhtbERPTWvDMAy9D/YfjAa7Lc46Gkpat4RB2dZb04xdRawm&#10;obEcbDfJ/n09GPSmx/vUZjebXozkfGdZwWuSgiCure64UVCd9i8rED4ga+wtk4Jf8rDbPj5sMNd2&#10;4iONZWhEDGGfo4I2hCGX0tctGfSJHYgjd7bOYIjQNVI7nGK46eUiTTNpsOPY0OJA7y3Vl/JqFARX&#10;YHb42WP1TW/m0k3Lj7H4Uur5aS7WIALN4S7+d3/qOD9dwt8z8QK5vQ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CnStKTBAAAA3AAAAA8AAAAAAAAAAAAAAAAAmAIAAGRycy9kb3du&#10;cmV2LnhtbFBLBQYAAAAABAAEAPUAAACGAwAAAAA=&#10;" path="m26,118l,118r,l4,116r,-6l4,8r,l4,2,,,70,r,16l70,16,64,10,54,8r,l22,8r,40l50,48r,l54,46r2,-2l56,62r,l54,58r-4,l22,58r,52l22,110r,6l26,118r,xe" fillcolor="#005c84" stroked="f">
                <v:path arrowok="t" o:connecttype="custom" o:connectlocs="26,118;0,118;0,118;4,116;4,110;4,8;4,8;4,2;0,0;70,0;70,16;70,16;64,10;54,8;54,8;22,8;22,48;50,48;50,48;54,46;56,44;56,62;56,62;54,58;50,58;22,58;22,110;22,110;22,116;26,118;26,118" o:connectangles="0,0,0,0,0,0,0,0,0,0,0,0,0,0,0,0,0,0,0,0,0,0,0,0,0,0,0,0,0,0,0"/>
              </v:shape>
              <w10:wrap anchorx="margin"/>
            </v:group>
          </w:pict>
        </mc:Fallback>
      </mc:AlternateContent>
    </w:r>
  </w:p>
  <w:p w14:paraId="62A907E3" w14:textId="729D89EE" w:rsidR="00C55506" w:rsidRDefault="00C55506">
    <w:pPr>
      <w:pStyle w:val="Header"/>
    </w:pPr>
  </w:p>
  <w:p w14:paraId="454C927F" w14:textId="693B2880" w:rsidR="006468F3" w:rsidRPr="006468F3" w:rsidRDefault="006468F3">
    <w:pPr>
      <w:pStyle w:val="Header"/>
      <w:rPr>
        <w:sz w:val="16"/>
        <w:szCs w:val="16"/>
      </w:rPr>
    </w:pPr>
  </w:p>
  <w:p w14:paraId="259CEE60" w14:textId="7819AE89" w:rsidR="006468F3" w:rsidRDefault="003632B4">
    <w:pPr>
      <w:pStyle w:val="Header"/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598CA303" wp14:editId="005535E3">
              <wp:simplePos x="0" y="0"/>
              <wp:positionH relativeFrom="margin">
                <wp:posOffset>-163902</wp:posOffset>
              </wp:positionH>
              <wp:positionV relativeFrom="page">
                <wp:posOffset>896632</wp:posOffset>
              </wp:positionV>
              <wp:extent cx="2533650" cy="345416"/>
              <wp:effectExtent l="0" t="0" r="0" b="0"/>
              <wp:wrapNone/>
              <wp:docPr id="62" name="Rectangle 6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>
                      <a:xfrm>
                        <a:off x="0" y="0"/>
                        <a:ext cx="2533650" cy="345416"/>
                      </a:xfrm>
                      <a:prstGeom prst="rect">
                        <a:avLst/>
                      </a:prstGeom>
                      <a:ln>
                        <a:noFill/>
                      </a:ln>
                    </wps:spPr>
                    <wps:txbx>
                      <w:txbxContent>
                        <w:p w14:paraId="73644D8D" w14:textId="21641CFC" w:rsidR="000A60F1" w:rsidRDefault="000A60F1" w:rsidP="000A60F1">
                          <w:pPr>
                            <w:spacing w:after="0" w:line="240" w:lineRule="auto"/>
                            <w:ind w:right="-323"/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</w:pPr>
                          <w:r w:rsidRPr="00C55506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 xml:space="preserve">Issue </w:t>
                          </w:r>
                          <w:r w:rsidR="00E13447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 xml:space="preserve">15 </w:t>
                          </w:r>
                          <w:r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–</w:t>
                          </w:r>
                          <w:r w:rsidRPr="00C55506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 xml:space="preserve"> </w:t>
                          </w:r>
                          <w:r w:rsidR="006C7396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September</w:t>
                          </w:r>
                          <w:r w:rsidR="00B4317D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 xml:space="preserve"> </w:t>
                          </w:r>
                          <w:r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20</w:t>
                          </w:r>
                          <w:r w:rsidR="008A4B39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20</w:t>
                          </w:r>
                          <w:r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 xml:space="preserve"> </w:t>
                          </w:r>
                        </w:p>
                        <w:p w14:paraId="13D53CBA" w14:textId="2305213C" w:rsidR="000A60F1" w:rsidRPr="00B12943" w:rsidRDefault="000A60F1" w:rsidP="000A60F1">
                          <w:pPr>
                            <w:spacing w:after="0" w:line="240" w:lineRule="auto"/>
                            <w:ind w:right="-323"/>
                            <w:rPr>
                              <w:rFonts w:ascii="Arial" w:eastAsia="Arial" w:hAnsi="Arial" w:cs="Arial"/>
                              <w:b/>
                              <w:color w:val="9CC2E5" w:themeColor="accent1" w:themeTint="99"/>
                              <w:sz w:val="20"/>
                              <w:szCs w:val="20"/>
                            </w:rPr>
                          </w:pPr>
                        </w:p>
                        <w:p w14:paraId="5D1BDC9B" w14:textId="77777777" w:rsidR="000A60F1" w:rsidRPr="00C55506" w:rsidRDefault="000A60F1" w:rsidP="000A60F1">
                          <w:pPr>
                            <w:ind w:right="-321"/>
                            <w:rPr>
                              <w:b/>
                              <w:sz w:val="20"/>
                              <w:szCs w:val="20"/>
                            </w:rPr>
                          </w:pPr>
                        </w:p>
                      </w:txbxContent>
                    </wps:txbx>
                    <wps:bodyPr horzOverflow="overflow" vert="horz" wrap="square" lIns="0" tIns="0" rIns="0" bIns="0" rtlCol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598CA303" id="Rectangle 62" o:spid="_x0000_s1028" style="position:absolute;margin-left:-12.9pt;margin-top:70.6pt;width:199.5pt;height:27.2pt;z-index:2516664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" filled="f" stroked="f">
              <v:path arrowok="t"/>
              <v:textbox inset="0,0,0,0">
                <w:txbxContent>
                  <w:p w14:paraId="73644D8D" w14:textId="21641CFC" w:rsidR="000A60F1" w:rsidRDefault="000A60F1" w:rsidP="000A60F1">
                    <w:pPr>
                      <w:spacing w:after="0" w:line="240" w:lineRule="auto"/>
                      <w:ind w:right="-323"/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</w:pPr>
                    <w:r w:rsidRPr="00C55506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 xml:space="preserve">Issue </w:t>
                    </w:r>
                    <w:r w:rsidR="00E13447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 xml:space="preserve">15 </w:t>
                    </w:r>
                    <w:r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–</w:t>
                    </w:r>
                    <w:r w:rsidRPr="00C55506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 xml:space="preserve"> </w:t>
                    </w:r>
                    <w:r w:rsidR="006C7396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September</w:t>
                    </w:r>
                    <w:r w:rsidR="00B4317D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 xml:space="preserve"> </w:t>
                    </w:r>
                    <w:r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20</w:t>
                    </w:r>
                    <w:r w:rsidR="008A4B39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20</w:t>
                    </w:r>
                    <w:r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 xml:space="preserve"> </w:t>
                    </w:r>
                  </w:p>
                  <w:p w14:paraId="13D53CBA" w14:textId="2305213C" w:rsidR="000A60F1" w:rsidRPr="00B12943" w:rsidRDefault="000A60F1" w:rsidP="000A60F1">
                    <w:pPr>
                      <w:spacing w:after="0" w:line="240" w:lineRule="auto"/>
                      <w:ind w:right="-323"/>
                      <w:rPr>
                        <w:rFonts w:ascii="Arial" w:eastAsia="Arial" w:hAnsi="Arial" w:cs="Arial"/>
                        <w:b/>
                        <w:color w:val="9CC2E5" w:themeColor="accent1" w:themeTint="99"/>
                        <w:sz w:val="20"/>
                        <w:szCs w:val="20"/>
                      </w:rPr>
                    </w:pPr>
                  </w:p>
                  <w:p w14:paraId="5D1BDC9B" w14:textId="77777777" w:rsidR="000A60F1" w:rsidRPr="00C55506" w:rsidRDefault="000A60F1" w:rsidP="000A60F1">
                    <w:pPr>
                      <w:ind w:right="-321"/>
                      <w:rPr>
                        <w:b/>
                        <w:sz w:val="20"/>
                        <w:szCs w:val="20"/>
                      </w:rPr>
                    </w:pPr>
                  </w:p>
                </w:txbxContent>
              </v:textbox>
              <w10:wrap anchorx="margin" anchory="page"/>
            </v:rect>
          </w:pict>
        </mc:Fallback>
      </mc:AlternateContent>
    </w:r>
  </w:p>
  <w:p w14:paraId="09A06EDA" w14:textId="0C49A540" w:rsidR="00D45549" w:rsidRDefault="00D75825">
    <w:pPr>
      <w:pStyle w:val="Header"/>
    </w:pPr>
    <w:r>
      <w:rPr>
        <w:noProof/>
        <w:lang w:eastAsia="en-GB"/>
      </w:rPr>
      <mc:AlternateContent>
        <mc:Choice Requires="wps">
          <w:drawing>
            <wp:anchor distT="45720" distB="45720" distL="114300" distR="114300" simplePos="0" relativeHeight="251658240" behindDoc="0" locked="0" layoutInCell="1" allowOverlap="1" wp14:anchorId="576FEB19" wp14:editId="54E44695">
              <wp:simplePos x="0" y="0"/>
              <wp:positionH relativeFrom="page">
                <wp:posOffset>0</wp:posOffset>
              </wp:positionH>
              <wp:positionV relativeFrom="paragraph">
                <wp:posOffset>245278</wp:posOffset>
              </wp:positionV>
              <wp:extent cx="7581265" cy="229870"/>
              <wp:effectExtent l="0" t="0" r="635" b="0"/>
              <wp:wrapThrough wrapText="bothSides">
                <wp:wrapPolygon edited="0">
                  <wp:start x="0" y="0"/>
                  <wp:lineTo x="0" y="19691"/>
                  <wp:lineTo x="21548" y="19691"/>
                  <wp:lineTo x="21548" y="0"/>
                  <wp:lineTo x="0" y="0"/>
                </wp:wrapPolygon>
              </wp:wrapThrough>
              <wp:docPr id="30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581265" cy="229870"/>
                      </a:xfrm>
                      <a:prstGeom prst="rect">
                        <a:avLst/>
                      </a:prstGeom>
                      <a:solidFill>
                        <a:schemeClr val="accent6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FD98954" w14:textId="2EFBF86B" w:rsidR="00D45549" w:rsidRPr="00B4317D" w:rsidRDefault="00D45549" w:rsidP="002F2DF9">
                          <w:pPr>
                            <w:jc w:val="center"/>
                            <w:rPr>
                              <w:color w:val="538135" w:themeColor="accent6" w:themeShade="BF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76FEB19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style="position:absolute;margin-left:0;margin-top:19.3pt;width:596.95pt;height:18.1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" fillcolor="#70ad47 [3209]" stroked="f">
              <v:textbox inset=",,,0">
                <w:txbxContent>
                  <w:p w14:paraId="4FD98954" w14:textId="2EFBF86B" w:rsidR="00D45549" w:rsidRPr="00B4317D" w:rsidRDefault="00D45549" w:rsidP="002F2DF9">
                    <w:pPr>
                      <w:jc w:val="center"/>
                      <w:rPr>
                        <w:color w:val="538135" w:themeColor="accent6" w:themeShade="BF"/>
                      </w:rPr>
                    </w:pPr>
                  </w:p>
                </w:txbxContent>
              </v:textbox>
              <w10:wrap type="through" anchorx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0A5C63"/>
    <w:multiLevelType w:val="hybridMultilevel"/>
    <w:tmpl w:val="2620ED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A35256"/>
    <w:multiLevelType w:val="hybridMultilevel"/>
    <w:tmpl w:val="E68E65F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A290729"/>
    <w:multiLevelType w:val="hybridMultilevel"/>
    <w:tmpl w:val="AA96E852"/>
    <w:lvl w:ilvl="0" w:tplc="86AC11AA">
      <w:numFmt w:val="bullet"/>
      <w:lvlText w:val="•"/>
      <w:lvlJc w:val="left"/>
      <w:pPr>
        <w:ind w:left="360" w:hanging="360"/>
      </w:pPr>
      <w:rPr>
        <w:rFonts w:ascii="Cambria" w:eastAsia="Calibri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A57615E"/>
    <w:multiLevelType w:val="hybridMultilevel"/>
    <w:tmpl w:val="4D8454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FA20C0"/>
    <w:multiLevelType w:val="hybridMultilevel"/>
    <w:tmpl w:val="4E94EFC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BFF34A3"/>
    <w:multiLevelType w:val="multilevel"/>
    <w:tmpl w:val="FEF6B6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CAB02EE"/>
    <w:multiLevelType w:val="hybridMultilevel"/>
    <w:tmpl w:val="3D60E0D8"/>
    <w:lvl w:ilvl="0" w:tplc="5720E94A">
      <w:start w:val="1"/>
      <w:numFmt w:val="bullet"/>
      <w:pStyle w:val="bullets1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907A9A"/>
    <w:multiLevelType w:val="hybridMultilevel"/>
    <w:tmpl w:val="77F471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9223B44"/>
    <w:multiLevelType w:val="hybridMultilevel"/>
    <w:tmpl w:val="1EDEAF86"/>
    <w:lvl w:ilvl="0" w:tplc="A712E768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32D069E"/>
    <w:multiLevelType w:val="hybridMultilevel"/>
    <w:tmpl w:val="797E5434"/>
    <w:lvl w:ilvl="0" w:tplc="C836761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4F6068E"/>
    <w:multiLevelType w:val="hybridMultilevel"/>
    <w:tmpl w:val="3886FB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7FA21C3"/>
    <w:multiLevelType w:val="hybridMultilevel"/>
    <w:tmpl w:val="3C5881FE"/>
    <w:lvl w:ilvl="0" w:tplc="84ECC4FA">
      <w:start w:val="1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574902"/>
    <w:multiLevelType w:val="hybridMultilevel"/>
    <w:tmpl w:val="36E8B3B4"/>
    <w:lvl w:ilvl="0" w:tplc="C97AC84A">
      <w:numFmt w:val="bullet"/>
      <w:lvlText w:val="•"/>
      <w:lvlJc w:val="left"/>
      <w:pPr>
        <w:ind w:left="1440" w:hanging="720"/>
      </w:pPr>
      <w:rPr>
        <w:rFonts w:ascii="Arial" w:eastAsiaTheme="minorEastAsia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3F7C4157"/>
    <w:multiLevelType w:val="hybridMultilevel"/>
    <w:tmpl w:val="28E062F2"/>
    <w:lvl w:ilvl="0" w:tplc="DB34E538">
      <w:numFmt w:val="bullet"/>
      <w:lvlText w:val=""/>
      <w:lvlJc w:val="left"/>
      <w:pPr>
        <w:ind w:left="1080" w:hanging="720"/>
      </w:pPr>
      <w:rPr>
        <w:rFonts w:ascii="Symbol" w:eastAsiaTheme="minorEastAsia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4401371"/>
    <w:multiLevelType w:val="hybridMultilevel"/>
    <w:tmpl w:val="3CCE3C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6294F8E"/>
    <w:multiLevelType w:val="hybridMultilevel"/>
    <w:tmpl w:val="35B4A59A"/>
    <w:lvl w:ilvl="0" w:tplc="87E0247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 w:val="0"/>
        <w:color w:val="auto"/>
        <w:sz w:val="22"/>
        <w:szCs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6C53942"/>
    <w:multiLevelType w:val="hybridMultilevel"/>
    <w:tmpl w:val="AFE4564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A31772B"/>
    <w:multiLevelType w:val="hybridMultilevel"/>
    <w:tmpl w:val="049AE2F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 w15:restartNumberingAfterBreak="0">
    <w:nsid w:val="4C7908EE"/>
    <w:multiLevelType w:val="hybridMultilevel"/>
    <w:tmpl w:val="9EDE59A8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4E403DD9"/>
    <w:multiLevelType w:val="hybridMultilevel"/>
    <w:tmpl w:val="CFACA89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458078C"/>
    <w:multiLevelType w:val="hybridMultilevel"/>
    <w:tmpl w:val="78523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46850E4"/>
    <w:multiLevelType w:val="hybridMultilevel"/>
    <w:tmpl w:val="E63641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AA645A"/>
    <w:multiLevelType w:val="hybridMultilevel"/>
    <w:tmpl w:val="1876D38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69F65594"/>
    <w:multiLevelType w:val="hybridMultilevel"/>
    <w:tmpl w:val="8D8231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0220A6A"/>
    <w:multiLevelType w:val="hybridMultilevel"/>
    <w:tmpl w:val="77C0602E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0BE03E8"/>
    <w:multiLevelType w:val="hybridMultilevel"/>
    <w:tmpl w:val="110C6D3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3FD0751"/>
    <w:multiLevelType w:val="hybridMultilevel"/>
    <w:tmpl w:val="794A88E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5"/>
  </w:num>
  <w:num w:numId="3">
    <w:abstractNumId w:val="4"/>
  </w:num>
  <w:num w:numId="4">
    <w:abstractNumId w:val="16"/>
  </w:num>
  <w:num w:numId="5">
    <w:abstractNumId w:val="10"/>
  </w:num>
  <w:num w:numId="6">
    <w:abstractNumId w:val="2"/>
  </w:num>
  <w:num w:numId="7">
    <w:abstractNumId w:val="12"/>
  </w:num>
  <w:num w:numId="8">
    <w:abstractNumId w:val="8"/>
  </w:num>
  <w:num w:numId="9">
    <w:abstractNumId w:val="25"/>
  </w:num>
  <w:num w:numId="10">
    <w:abstractNumId w:val="6"/>
  </w:num>
  <w:num w:numId="11">
    <w:abstractNumId w:val="14"/>
  </w:num>
  <w:num w:numId="12">
    <w:abstractNumId w:val="3"/>
  </w:num>
  <w:num w:numId="13">
    <w:abstractNumId w:val="0"/>
  </w:num>
  <w:num w:numId="14">
    <w:abstractNumId w:val="17"/>
  </w:num>
  <w:num w:numId="15">
    <w:abstractNumId w:val="22"/>
  </w:num>
  <w:num w:numId="16">
    <w:abstractNumId w:val="9"/>
  </w:num>
  <w:num w:numId="17">
    <w:abstractNumId w:val="21"/>
  </w:num>
  <w:num w:numId="18">
    <w:abstractNumId w:val="23"/>
  </w:num>
  <w:num w:numId="19">
    <w:abstractNumId w:val="11"/>
  </w:num>
  <w:num w:numId="20">
    <w:abstractNumId w:val="7"/>
  </w:num>
  <w:num w:numId="21">
    <w:abstractNumId w:val="19"/>
  </w:num>
  <w:num w:numId="22">
    <w:abstractNumId w:val="24"/>
  </w:num>
  <w:num w:numId="23">
    <w:abstractNumId w:val="20"/>
  </w:num>
  <w:num w:numId="24">
    <w:abstractNumId w:val="13"/>
  </w:num>
  <w:num w:numId="25">
    <w:abstractNumId w:val="26"/>
  </w:num>
  <w:num w:numId="26">
    <w:abstractNumId w:val="1"/>
  </w:num>
  <w:num w:numId="2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zaf5xbwsxt5ezwsapa29xasw2z0v25v5r&quot;&gt;staffing&lt;record-ids&gt;&lt;item&gt;38379&lt;/item&gt;&lt;item&gt;38390&lt;/item&gt;&lt;item&gt;38397&lt;/item&gt;&lt;item&gt;38683&lt;/item&gt;&lt;item&gt;40648&lt;/item&gt;&lt;item&gt;40687&lt;/item&gt;&lt;item&gt;40688&lt;/item&gt;&lt;item&gt;40775&lt;/item&gt;&lt;item&gt;40786&lt;/item&gt;&lt;item&gt;40801&lt;/item&gt;&lt;/record-ids&gt;&lt;/item&gt;&lt;/Libraries&gt;"/>
  </w:docVars>
  <w:rsids>
    <w:rsidRoot w:val="00FC3717"/>
    <w:rsid w:val="00000CE3"/>
    <w:rsid w:val="000066B6"/>
    <w:rsid w:val="000068B1"/>
    <w:rsid w:val="00007E7D"/>
    <w:rsid w:val="00020828"/>
    <w:rsid w:val="00037D52"/>
    <w:rsid w:val="000445A8"/>
    <w:rsid w:val="0006014A"/>
    <w:rsid w:val="00060692"/>
    <w:rsid w:val="00063E77"/>
    <w:rsid w:val="00066633"/>
    <w:rsid w:val="00072865"/>
    <w:rsid w:val="000814D5"/>
    <w:rsid w:val="000827FC"/>
    <w:rsid w:val="00087B1C"/>
    <w:rsid w:val="0009175F"/>
    <w:rsid w:val="00097036"/>
    <w:rsid w:val="000A60F1"/>
    <w:rsid w:val="000D0887"/>
    <w:rsid w:val="000D0D7E"/>
    <w:rsid w:val="000E3374"/>
    <w:rsid w:val="000E65C4"/>
    <w:rsid w:val="000F1153"/>
    <w:rsid w:val="000F6FAC"/>
    <w:rsid w:val="00105319"/>
    <w:rsid w:val="0010627D"/>
    <w:rsid w:val="00115147"/>
    <w:rsid w:val="001248B2"/>
    <w:rsid w:val="001273D1"/>
    <w:rsid w:val="00133D2F"/>
    <w:rsid w:val="001440A0"/>
    <w:rsid w:val="00152A66"/>
    <w:rsid w:val="00154055"/>
    <w:rsid w:val="00157187"/>
    <w:rsid w:val="00163591"/>
    <w:rsid w:val="00170416"/>
    <w:rsid w:val="00173693"/>
    <w:rsid w:val="00182466"/>
    <w:rsid w:val="001840BE"/>
    <w:rsid w:val="00185A76"/>
    <w:rsid w:val="00192FF4"/>
    <w:rsid w:val="001931D5"/>
    <w:rsid w:val="001A6F6F"/>
    <w:rsid w:val="001A7EF2"/>
    <w:rsid w:val="001B1B2C"/>
    <w:rsid w:val="001C11AC"/>
    <w:rsid w:val="001C3C92"/>
    <w:rsid w:val="001C6371"/>
    <w:rsid w:val="001C65AD"/>
    <w:rsid w:val="001E0EDB"/>
    <w:rsid w:val="001E19E3"/>
    <w:rsid w:val="001E41B2"/>
    <w:rsid w:val="001E422E"/>
    <w:rsid w:val="001E571A"/>
    <w:rsid w:val="001F2180"/>
    <w:rsid w:val="00200911"/>
    <w:rsid w:val="00204F0B"/>
    <w:rsid w:val="00212F54"/>
    <w:rsid w:val="00213F16"/>
    <w:rsid w:val="002166C2"/>
    <w:rsid w:val="00222E92"/>
    <w:rsid w:val="00223913"/>
    <w:rsid w:val="00237F20"/>
    <w:rsid w:val="00246F68"/>
    <w:rsid w:val="00250825"/>
    <w:rsid w:val="00256E86"/>
    <w:rsid w:val="00261947"/>
    <w:rsid w:val="00261EE2"/>
    <w:rsid w:val="0026581B"/>
    <w:rsid w:val="00274DD7"/>
    <w:rsid w:val="00290915"/>
    <w:rsid w:val="002A6A27"/>
    <w:rsid w:val="002A6B82"/>
    <w:rsid w:val="002B303C"/>
    <w:rsid w:val="002C08D2"/>
    <w:rsid w:val="002E0B63"/>
    <w:rsid w:val="002E221B"/>
    <w:rsid w:val="002E301B"/>
    <w:rsid w:val="002E3872"/>
    <w:rsid w:val="002E56E4"/>
    <w:rsid w:val="002E6E2A"/>
    <w:rsid w:val="002E70D0"/>
    <w:rsid w:val="002E7476"/>
    <w:rsid w:val="002E77E9"/>
    <w:rsid w:val="002F0FF3"/>
    <w:rsid w:val="002F2DF9"/>
    <w:rsid w:val="002F7BFB"/>
    <w:rsid w:val="00311289"/>
    <w:rsid w:val="00316B9B"/>
    <w:rsid w:val="00316C76"/>
    <w:rsid w:val="00332B06"/>
    <w:rsid w:val="00332C91"/>
    <w:rsid w:val="003425B6"/>
    <w:rsid w:val="00344FAD"/>
    <w:rsid w:val="0035349C"/>
    <w:rsid w:val="00353A8D"/>
    <w:rsid w:val="0035520D"/>
    <w:rsid w:val="00361C1C"/>
    <w:rsid w:val="00361E98"/>
    <w:rsid w:val="003632B4"/>
    <w:rsid w:val="0036698C"/>
    <w:rsid w:val="00366E7B"/>
    <w:rsid w:val="00370568"/>
    <w:rsid w:val="00372830"/>
    <w:rsid w:val="00373099"/>
    <w:rsid w:val="00373B8B"/>
    <w:rsid w:val="00393179"/>
    <w:rsid w:val="003A05D7"/>
    <w:rsid w:val="003A647A"/>
    <w:rsid w:val="003B2943"/>
    <w:rsid w:val="003C1EF0"/>
    <w:rsid w:val="003C59C4"/>
    <w:rsid w:val="003E320B"/>
    <w:rsid w:val="003E516B"/>
    <w:rsid w:val="004028A8"/>
    <w:rsid w:val="004038B3"/>
    <w:rsid w:val="00411526"/>
    <w:rsid w:val="00412A8D"/>
    <w:rsid w:val="00412FDA"/>
    <w:rsid w:val="004313C9"/>
    <w:rsid w:val="00432702"/>
    <w:rsid w:val="0043495E"/>
    <w:rsid w:val="00437BB5"/>
    <w:rsid w:val="004411A7"/>
    <w:rsid w:val="0044478E"/>
    <w:rsid w:val="00445E90"/>
    <w:rsid w:val="00447702"/>
    <w:rsid w:val="00455687"/>
    <w:rsid w:val="004574E9"/>
    <w:rsid w:val="00465C53"/>
    <w:rsid w:val="004675BE"/>
    <w:rsid w:val="00471470"/>
    <w:rsid w:val="004737EC"/>
    <w:rsid w:val="00490A77"/>
    <w:rsid w:val="00495511"/>
    <w:rsid w:val="004C3830"/>
    <w:rsid w:val="004C7B57"/>
    <w:rsid w:val="004D0B6A"/>
    <w:rsid w:val="004D219A"/>
    <w:rsid w:val="004F39B1"/>
    <w:rsid w:val="004F44E3"/>
    <w:rsid w:val="004F62F6"/>
    <w:rsid w:val="00501F44"/>
    <w:rsid w:val="00502B65"/>
    <w:rsid w:val="00511973"/>
    <w:rsid w:val="00520594"/>
    <w:rsid w:val="0052100B"/>
    <w:rsid w:val="00524E87"/>
    <w:rsid w:val="005314E3"/>
    <w:rsid w:val="00533019"/>
    <w:rsid w:val="00537B04"/>
    <w:rsid w:val="00541E8A"/>
    <w:rsid w:val="00544E41"/>
    <w:rsid w:val="00545CCD"/>
    <w:rsid w:val="00553D8E"/>
    <w:rsid w:val="00554E8A"/>
    <w:rsid w:val="005558E5"/>
    <w:rsid w:val="0056596D"/>
    <w:rsid w:val="00565B9B"/>
    <w:rsid w:val="00570C43"/>
    <w:rsid w:val="00580B70"/>
    <w:rsid w:val="005818C0"/>
    <w:rsid w:val="00592FAB"/>
    <w:rsid w:val="00597425"/>
    <w:rsid w:val="005974B8"/>
    <w:rsid w:val="005A4BFB"/>
    <w:rsid w:val="005A4D34"/>
    <w:rsid w:val="005B235A"/>
    <w:rsid w:val="005B28CF"/>
    <w:rsid w:val="005C3814"/>
    <w:rsid w:val="005C4FBD"/>
    <w:rsid w:val="005D1733"/>
    <w:rsid w:val="005E56C9"/>
    <w:rsid w:val="005E71B5"/>
    <w:rsid w:val="005F0238"/>
    <w:rsid w:val="0060133E"/>
    <w:rsid w:val="006051D3"/>
    <w:rsid w:val="00606EC6"/>
    <w:rsid w:val="006126A4"/>
    <w:rsid w:val="006253EC"/>
    <w:rsid w:val="00643101"/>
    <w:rsid w:val="006460BC"/>
    <w:rsid w:val="006468F3"/>
    <w:rsid w:val="00647A22"/>
    <w:rsid w:val="00647F80"/>
    <w:rsid w:val="00652650"/>
    <w:rsid w:val="00652EB7"/>
    <w:rsid w:val="00655D1D"/>
    <w:rsid w:val="00660759"/>
    <w:rsid w:val="00664F88"/>
    <w:rsid w:val="00665B0A"/>
    <w:rsid w:val="006724FA"/>
    <w:rsid w:val="0067660E"/>
    <w:rsid w:val="00680D07"/>
    <w:rsid w:val="0068112D"/>
    <w:rsid w:val="0068173C"/>
    <w:rsid w:val="006A38C1"/>
    <w:rsid w:val="006A7A22"/>
    <w:rsid w:val="006B4B30"/>
    <w:rsid w:val="006C10C3"/>
    <w:rsid w:val="006C7396"/>
    <w:rsid w:val="006D2D9A"/>
    <w:rsid w:val="006D31EC"/>
    <w:rsid w:val="006D3D87"/>
    <w:rsid w:val="006D42AC"/>
    <w:rsid w:val="006D53B0"/>
    <w:rsid w:val="006D5C7B"/>
    <w:rsid w:val="006D6A2C"/>
    <w:rsid w:val="006E3233"/>
    <w:rsid w:val="006E78A1"/>
    <w:rsid w:val="006E7A4F"/>
    <w:rsid w:val="006E7C7C"/>
    <w:rsid w:val="006F40CA"/>
    <w:rsid w:val="006F554F"/>
    <w:rsid w:val="006F5E99"/>
    <w:rsid w:val="006F6F73"/>
    <w:rsid w:val="007046F0"/>
    <w:rsid w:val="007051AF"/>
    <w:rsid w:val="00712668"/>
    <w:rsid w:val="007169A2"/>
    <w:rsid w:val="00726F1B"/>
    <w:rsid w:val="00727AE1"/>
    <w:rsid w:val="007347A5"/>
    <w:rsid w:val="00744EDC"/>
    <w:rsid w:val="00761DDC"/>
    <w:rsid w:val="00762F68"/>
    <w:rsid w:val="007654C6"/>
    <w:rsid w:val="00765FAD"/>
    <w:rsid w:val="00771CA6"/>
    <w:rsid w:val="00776863"/>
    <w:rsid w:val="007A22C0"/>
    <w:rsid w:val="007A4B2A"/>
    <w:rsid w:val="007B774A"/>
    <w:rsid w:val="007C08FD"/>
    <w:rsid w:val="007C1278"/>
    <w:rsid w:val="007C3DDC"/>
    <w:rsid w:val="007D0531"/>
    <w:rsid w:val="007D469E"/>
    <w:rsid w:val="007D64CD"/>
    <w:rsid w:val="007E4D18"/>
    <w:rsid w:val="007E4F44"/>
    <w:rsid w:val="007E65C5"/>
    <w:rsid w:val="007F7820"/>
    <w:rsid w:val="008020E7"/>
    <w:rsid w:val="0080241D"/>
    <w:rsid w:val="00804E20"/>
    <w:rsid w:val="008059D9"/>
    <w:rsid w:val="00815FDC"/>
    <w:rsid w:val="00823D19"/>
    <w:rsid w:val="00827F74"/>
    <w:rsid w:val="008302FA"/>
    <w:rsid w:val="008367A4"/>
    <w:rsid w:val="00843090"/>
    <w:rsid w:val="00845D3B"/>
    <w:rsid w:val="0084745B"/>
    <w:rsid w:val="0085091C"/>
    <w:rsid w:val="00850FF8"/>
    <w:rsid w:val="00863E25"/>
    <w:rsid w:val="008677D2"/>
    <w:rsid w:val="008815F4"/>
    <w:rsid w:val="008859A1"/>
    <w:rsid w:val="00886019"/>
    <w:rsid w:val="00890537"/>
    <w:rsid w:val="008915EB"/>
    <w:rsid w:val="008925B8"/>
    <w:rsid w:val="008928AF"/>
    <w:rsid w:val="00893DA8"/>
    <w:rsid w:val="008A3865"/>
    <w:rsid w:val="008A4B39"/>
    <w:rsid w:val="008B55B9"/>
    <w:rsid w:val="008C0214"/>
    <w:rsid w:val="008C0234"/>
    <w:rsid w:val="008C2AC8"/>
    <w:rsid w:val="008C6AB6"/>
    <w:rsid w:val="008D2B6D"/>
    <w:rsid w:val="008D50ED"/>
    <w:rsid w:val="008D5C76"/>
    <w:rsid w:val="008E040B"/>
    <w:rsid w:val="008E0BE4"/>
    <w:rsid w:val="008E4B23"/>
    <w:rsid w:val="008E5CD0"/>
    <w:rsid w:val="0090076E"/>
    <w:rsid w:val="00900BAC"/>
    <w:rsid w:val="00901499"/>
    <w:rsid w:val="0090167D"/>
    <w:rsid w:val="00923AE7"/>
    <w:rsid w:val="00930A87"/>
    <w:rsid w:val="009334B4"/>
    <w:rsid w:val="0093529D"/>
    <w:rsid w:val="00940FD9"/>
    <w:rsid w:val="009447DA"/>
    <w:rsid w:val="00952C08"/>
    <w:rsid w:val="0095347B"/>
    <w:rsid w:val="00955631"/>
    <w:rsid w:val="0097284D"/>
    <w:rsid w:val="00981BCA"/>
    <w:rsid w:val="0098289C"/>
    <w:rsid w:val="00990F1C"/>
    <w:rsid w:val="009A04E1"/>
    <w:rsid w:val="009A224B"/>
    <w:rsid w:val="009A2BBF"/>
    <w:rsid w:val="009B0797"/>
    <w:rsid w:val="009B1F60"/>
    <w:rsid w:val="009B240F"/>
    <w:rsid w:val="009B6F7F"/>
    <w:rsid w:val="009B7CA2"/>
    <w:rsid w:val="009C223F"/>
    <w:rsid w:val="009C48B9"/>
    <w:rsid w:val="009D5D32"/>
    <w:rsid w:val="009D69B8"/>
    <w:rsid w:val="009D7077"/>
    <w:rsid w:val="009E28D9"/>
    <w:rsid w:val="009E7D6B"/>
    <w:rsid w:val="009F24E2"/>
    <w:rsid w:val="009F6897"/>
    <w:rsid w:val="009F7249"/>
    <w:rsid w:val="00A04A7C"/>
    <w:rsid w:val="00A10AB8"/>
    <w:rsid w:val="00A1381B"/>
    <w:rsid w:val="00A16F5A"/>
    <w:rsid w:val="00A2033C"/>
    <w:rsid w:val="00A21131"/>
    <w:rsid w:val="00A27C96"/>
    <w:rsid w:val="00A35C3A"/>
    <w:rsid w:val="00A363C7"/>
    <w:rsid w:val="00A37830"/>
    <w:rsid w:val="00A450F8"/>
    <w:rsid w:val="00A54988"/>
    <w:rsid w:val="00A55595"/>
    <w:rsid w:val="00A73B7D"/>
    <w:rsid w:val="00A81671"/>
    <w:rsid w:val="00A8577C"/>
    <w:rsid w:val="00A90C53"/>
    <w:rsid w:val="00AA287B"/>
    <w:rsid w:val="00AA2DF7"/>
    <w:rsid w:val="00AA5523"/>
    <w:rsid w:val="00AB74C6"/>
    <w:rsid w:val="00AC17E9"/>
    <w:rsid w:val="00AC66EE"/>
    <w:rsid w:val="00AC685D"/>
    <w:rsid w:val="00AD6892"/>
    <w:rsid w:val="00AE1719"/>
    <w:rsid w:val="00AE2D44"/>
    <w:rsid w:val="00AE6631"/>
    <w:rsid w:val="00AE740B"/>
    <w:rsid w:val="00AF3A0A"/>
    <w:rsid w:val="00AF579D"/>
    <w:rsid w:val="00AF761F"/>
    <w:rsid w:val="00AF7E96"/>
    <w:rsid w:val="00B06AEA"/>
    <w:rsid w:val="00B12943"/>
    <w:rsid w:val="00B13FC9"/>
    <w:rsid w:val="00B248E2"/>
    <w:rsid w:val="00B26E14"/>
    <w:rsid w:val="00B27648"/>
    <w:rsid w:val="00B312CA"/>
    <w:rsid w:val="00B319A6"/>
    <w:rsid w:val="00B37B53"/>
    <w:rsid w:val="00B4317D"/>
    <w:rsid w:val="00B4747E"/>
    <w:rsid w:val="00B51C26"/>
    <w:rsid w:val="00B63D75"/>
    <w:rsid w:val="00B64703"/>
    <w:rsid w:val="00B67354"/>
    <w:rsid w:val="00B673CA"/>
    <w:rsid w:val="00B76828"/>
    <w:rsid w:val="00B77694"/>
    <w:rsid w:val="00B83272"/>
    <w:rsid w:val="00B87621"/>
    <w:rsid w:val="00B906AF"/>
    <w:rsid w:val="00BA61CC"/>
    <w:rsid w:val="00BA7154"/>
    <w:rsid w:val="00BB2E13"/>
    <w:rsid w:val="00BC0B73"/>
    <w:rsid w:val="00BC142B"/>
    <w:rsid w:val="00BC27CC"/>
    <w:rsid w:val="00BC2EBD"/>
    <w:rsid w:val="00BC3E51"/>
    <w:rsid w:val="00BC5882"/>
    <w:rsid w:val="00BD4D33"/>
    <w:rsid w:val="00BD584D"/>
    <w:rsid w:val="00BD596D"/>
    <w:rsid w:val="00BD60AF"/>
    <w:rsid w:val="00BE098A"/>
    <w:rsid w:val="00BE2B22"/>
    <w:rsid w:val="00BE5F6E"/>
    <w:rsid w:val="00BF4C1D"/>
    <w:rsid w:val="00BF57B7"/>
    <w:rsid w:val="00C02DDA"/>
    <w:rsid w:val="00C0378A"/>
    <w:rsid w:val="00C04EFA"/>
    <w:rsid w:val="00C21C6B"/>
    <w:rsid w:val="00C26E3C"/>
    <w:rsid w:val="00C27CAF"/>
    <w:rsid w:val="00C32AED"/>
    <w:rsid w:val="00C361C5"/>
    <w:rsid w:val="00C44059"/>
    <w:rsid w:val="00C47E75"/>
    <w:rsid w:val="00C55506"/>
    <w:rsid w:val="00C556F2"/>
    <w:rsid w:val="00C64701"/>
    <w:rsid w:val="00C65455"/>
    <w:rsid w:val="00C67EEC"/>
    <w:rsid w:val="00C71969"/>
    <w:rsid w:val="00C7260C"/>
    <w:rsid w:val="00C7480A"/>
    <w:rsid w:val="00C83729"/>
    <w:rsid w:val="00C8666D"/>
    <w:rsid w:val="00C926D5"/>
    <w:rsid w:val="00C94648"/>
    <w:rsid w:val="00C95DB4"/>
    <w:rsid w:val="00C974D1"/>
    <w:rsid w:val="00CB1F5A"/>
    <w:rsid w:val="00CC07A7"/>
    <w:rsid w:val="00CC0C12"/>
    <w:rsid w:val="00CC0EF4"/>
    <w:rsid w:val="00CC1097"/>
    <w:rsid w:val="00CD6CD3"/>
    <w:rsid w:val="00CF0961"/>
    <w:rsid w:val="00CF1EFE"/>
    <w:rsid w:val="00CF7A48"/>
    <w:rsid w:val="00D0170D"/>
    <w:rsid w:val="00D10D82"/>
    <w:rsid w:val="00D150EF"/>
    <w:rsid w:val="00D23657"/>
    <w:rsid w:val="00D351D8"/>
    <w:rsid w:val="00D45549"/>
    <w:rsid w:val="00D47883"/>
    <w:rsid w:val="00D54B96"/>
    <w:rsid w:val="00D6302F"/>
    <w:rsid w:val="00D66C0C"/>
    <w:rsid w:val="00D7066E"/>
    <w:rsid w:val="00D739F0"/>
    <w:rsid w:val="00D7554D"/>
    <w:rsid w:val="00D75825"/>
    <w:rsid w:val="00D77B4F"/>
    <w:rsid w:val="00D84C1F"/>
    <w:rsid w:val="00D90A18"/>
    <w:rsid w:val="00D948A4"/>
    <w:rsid w:val="00DA416C"/>
    <w:rsid w:val="00DA51BB"/>
    <w:rsid w:val="00DB1F36"/>
    <w:rsid w:val="00DB1FD7"/>
    <w:rsid w:val="00DB5785"/>
    <w:rsid w:val="00DC309E"/>
    <w:rsid w:val="00DC4981"/>
    <w:rsid w:val="00DC7816"/>
    <w:rsid w:val="00DC7D6F"/>
    <w:rsid w:val="00DD120D"/>
    <w:rsid w:val="00DE020B"/>
    <w:rsid w:val="00DE0314"/>
    <w:rsid w:val="00DE2D08"/>
    <w:rsid w:val="00DE31A0"/>
    <w:rsid w:val="00DF71D2"/>
    <w:rsid w:val="00E00B26"/>
    <w:rsid w:val="00E04321"/>
    <w:rsid w:val="00E05E41"/>
    <w:rsid w:val="00E13447"/>
    <w:rsid w:val="00E167A0"/>
    <w:rsid w:val="00E16A62"/>
    <w:rsid w:val="00E451B7"/>
    <w:rsid w:val="00E469C3"/>
    <w:rsid w:val="00E4755C"/>
    <w:rsid w:val="00E54F90"/>
    <w:rsid w:val="00E55367"/>
    <w:rsid w:val="00E5658E"/>
    <w:rsid w:val="00E738C1"/>
    <w:rsid w:val="00E739D7"/>
    <w:rsid w:val="00E8399B"/>
    <w:rsid w:val="00E86E50"/>
    <w:rsid w:val="00E942F6"/>
    <w:rsid w:val="00EA472D"/>
    <w:rsid w:val="00EA6B3F"/>
    <w:rsid w:val="00EC3000"/>
    <w:rsid w:val="00EC3F84"/>
    <w:rsid w:val="00EC4729"/>
    <w:rsid w:val="00EC56E8"/>
    <w:rsid w:val="00ED734A"/>
    <w:rsid w:val="00EE2C5D"/>
    <w:rsid w:val="00EE4631"/>
    <w:rsid w:val="00EF3E50"/>
    <w:rsid w:val="00EF7E65"/>
    <w:rsid w:val="00F0425B"/>
    <w:rsid w:val="00F10C15"/>
    <w:rsid w:val="00F10C7A"/>
    <w:rsid w:val="00F1427A"/>
    <w:rsid w:val="00F330A1"/>
    <w:rsid w:val="00F35327"/>
    <w:rsid w:val="00F356F2"/>
    <w:rsid w:val="00F51C25"/>
    <w:rsid w:val="00F61052"/>
    <w:rsid w:val="00F70D85"/>
    <w:rsid w:val="00F77DC4"/>
    <w:rsid w:val="00F90212"/>
    <w:rsid w:val="00F90A46"/>
    <w:rsid w:val="00F90E7B"/>
    <w:rsid w:val="00F97469"/>
    <w:rsid w:val="00FA0848"/>
    <w:rsid w:val="00FA1913"/>
    <w:rsid w:val="00FA3246"/>
    <w:rsid w:val="00FA3E64"/>
    <w:rsid w:val="00FB378A"/>
    <w:rsid w:val="00FB543D"/>
    <w:rsid w:val="00FC2419"/>
    <w:rsid w:val="00FC33FC"/>
    <w:rsid w:val="00FC3416"/>
    <w:rsid w:val="00FC3717"/>
    <w:rsid w:val="00FC490D"/>
    <w:rsid w:val="00FD6856"/>
    <w:rsid w:val="00FE61DC"/>
    <w:rsid w:val="00FE62D6"/>
    <w:rsid w:val="00FE6A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479D8C2"/>
  <w15:docId w15:val="{08BDBF10-E119-44C1-BCAB-6ACF3E0D77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1"/>
        <w:szCs w:val="21"/>
        <w:lang w:val="en-GB" w:eastAsia="zh-CN" w:bidi="ar-SA"/>
      </w:rPr>
    </w:rPrDefault>
    <w:pPrDefault>
      <w:pPr>
        <w:spacing w:after="200" w:line="288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E65C5"/>
    <w:pPr>
      <w:spacing w:after="120"/>
    </w:pPr>
  </w:style>
  <w:style w:type="paragraph" w:styleId="Heading1">
    <w:name w:val="heading 1"/>
    <w:basedOn w:val="Normal"/>
    <w:next w:val="Normal"/>
    <w:link w:val="Heading1Char"/>
    <w:uiPriority w:val="9"/>
    <w:qFormat/>
    <w:rsid w:val="0080241D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0241D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0241D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0241D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0241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0241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70AD47" w:themeColor="accent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0241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70AD47" w:themeColor="accent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0241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0241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C371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3717"/>
    <w:rPr>
      <w:rFonts w:ascii="Segoe UI" w:eastAsia="Calibri" w:hAnsi="Segoe UI" w:cs="Segoe UI"/>
      <w:color w:val="000000"/>
      <w:sz w:val="18"/>
      <w:szCs w:val="18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80241D"/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0241D"/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0241D"/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0241D"/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0241D"/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0241D"/>
    <w:rPr>
      <w:rFonts w:asciiTheme="majorHAnsi" w:eastAsiaTheme="majorEastAsia" w:hAnsiTheme="majorHAnsi" w:cstheme="majorBidi"/>
      <w:color w:val="70AD47" w:themeColor="accent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0241D"/>
    <w:rPr>
      <w:rFonts w:asciiTheme="majorHAnsi" w:eastAsiaTheme="majorEastAsia" w:hAnsiTheme="majorHAnsi" w:cstheme="majorBidi"/>
      <w:b/>
      <w:bCs/>
      <w:color w:val="70AD47" w:themeColor="accent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0241D"/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0241D"/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0241D"/>
    <w:pPr>
      <w:spacing w:line="240" w:lineRule="auto"/>
    </w:pPr>
    <w:rPr>
      <w:b/>
      <w:bCs/>
      <w:smallCaps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80241D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80241D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0241D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80241D"/>
    <w:rPr>
      <w:rFonts w:asciiTheme="majorHAnsi" w:eastAsiaTheme="majorEastAsia" w:hAnsiTheme="majorHAnsi" w:cstheme="majorBidi"/>
      <w:sz w:val="30"/>
      <w:szCs w:val="30"/>
    </w:rPr>
  </w:style>
  <w:style w:type="character" w:styleId="Strong">
    <w:name w:val="Strong"/>
    <w:basedOn w:val="DefaultParagraphFont"/>
    <w:uiPriority w:val="22"/>
    <w:qFormat/>
    <w:rsid w:val="0080241D"/>
    <w:rPr>
      <w:b/>
      <w:bCs/>
    </w:rPr>
  </w:style>
  <w:style w:type="character" w:styleId="Emphasis">
    <w:name w:val="Emphasis"/>
    <w:basedOn w:val="DefaultParagraphFont"/>
    <w:uiPriority w:val="20"/>
    <w:qFormat/>
    <w:rsid w:val="0080241D"/>
    <w:rPr>
      <w:i/>
      <w:iCs/>
      <w:color w:val="70AD47" w:themeColor="accent6"/>
    </w:rPr>
  </w:style>
  <w:style w:type="paragraph" w:styleId="NoSpacing">
    <w:name w:val="No Spacing"/>
    <w:uiPriority w:val="1"/>
    <w:qFormat/>
    <w:rsid w:val="0080241D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80241D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"/>
    <w:uiPriority w:val="29"/>
    <w:rsid w:val="0080241D"/>
    <w:rPr>
      <w:i/>
      <w:iCs/>
      <w:color w:val="262626" w:themeColor="text1" w:themeTint="D9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0241D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0241D"/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80241D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80241D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80241D"/>
    <w:rPr>
      <w:smallCap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qFormat/>
    <w:rsid w:val="0080241D"/>
    <w:rPr>
      <w:b/>
      <w:bCs/>
      <w:smallCaps/>
      <w:color w:val="70AD47" w:themeColor="accent6"/>
    </w:rPr>
  </w:style>
  <w:style w:type="character" w:styleId="BookTitle">
    <w:name w:val="Book Title"/>
    <w:basedOn w:val="DefaultParagraphFont"/>
    <w:uiPriority w:val="33"/>
    <w:qFormat/>
    <w:rsid w:val="0080241D"/>
    <w:rPr>
      <w:b/>
      <w:bCs/>
      <w:caps w:val="0"/>
      <w:smallCaps/>
      <w:spacing w:val="7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0241D"/>
    <w:pPr>
      <w:outlineLvl w:val="9"/>
    </w:pPr>
  </w:style>
  <w:style w:type="paragraph" w:customStyle="1" w:styleId="EndNoteBibliographyTitle">
    <w:name w:val="EndNote Bibliography Title"/>
    <w:basedOn w:val="Normal"/>
    <w:link w:val="EndNoteBibliographyTitleChar"/>
    <w:rsid w:val="00FC3717"/>
    <w:pPr>
      <w:spacing w:after="0"/>
      <w:jc w:val="center"/>
    </w:pPr>
    <w:rPr>
      <w:rFonts w:ascii="Arial" w:hAnsi="Arial" w:cs="Arial"/>
      <w:noProof/>
      <w:sz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3717"/>
    <w:rPr>
      <w:rFonts w:ascii="Arial" w:hAnsi="Arial" w:cs="Arial"/>
      <w:noProof/>
      <w:sz w:val="18"/>
    </w:rPr>
  </w:style>
  <w:style w:type="paragraph" w:customStyle="1" w:styleId="EndNoteBibliography">
    <w:name w:val="EndNote Bibliography"/>
    <w:basedOn w:val="Normal"/>
    <w:link w:val="EndNoteBibliographyChar"/>
    <w:rsid w:val="00FC3717"/>
    <w:pPr>
      <w:spacing w:line="240" w:lineRule="auto"/>
    </w:pPr>
    <w:rPr>
      <w:rFonts w:ascii="Arial" w:hAnsi="Arial" w:cs="Arial"/>
      <w:noProof/>
      <w:sz w:val="18"/>
    </w:rPr>
  </w:style>
  <w:style w:type="character" w:customStyle="1" w:styleId="EndNoteBibliographyChar">
    <w:name w:val="EndNote Bibliography Char"/>
    <w:basedOn w:val="DefaultParagraphFont"/>
    <w:link w:val="EndNoteBibliography"/>
    <w:rsid w:val="00FC3717"/>
    <w:rPr>
      <w:rFonts w:ascii="Arial" w:hAnsi="Arial" w:cs="Arial"/>
      <w:noProof/>
      <w:sz w:val="18"/>
    </w:rPr>
  </w:style>
  <w:style w:type="paragraph" w:styleId="Header">
    <w:name w:val="header"/>
    <w:basedOn w:val="Normal"/>
    <w:link w:val="HeaderChar"/>
    <w:uiPriority w:val="99"/>
    <w:unhideWhenUsed/>
    <w:rsid w:val="00FC371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3717"/>
  </w:style>
  <w:style w:type="paragraph" w:styleId="Footer">
    <w:name w:val="footer"/>
    <w:basedOn w:val="Normal"/>
    <w:link w:val="FooterChar"/>
    <w:uiPriority w:val="99"/>
    <w:unhideWhenUsed/>
    <w:rsid w:val="00FC371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3717"/>
  </w:style>
  <w:style w:type="paragraph" w:styleId="ListParagraph">
    <w:name w:val="List Paragraph"/>
    <w:basedOn w:val="Normal"/>
    <w:link w:val="ListParagraphChar"/>
    <w:uiPriority w:val="34"/>
    <w:qFormat/>
    <w:rsid w:val="00930A87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80241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353A8D"/>
  </w:style>
  <w:style w:type="character" w:styleId="CommentReference">
    <w:name w:val="annotation reference"/>
    <w:basedOn w:val="DefaultParagraphFont"/>
    <w:uiPriority w:val="99"/>
    <w:semiHidden/>
    <w:unhideWhenUsed/>
    <w:rsid w:val="00D2365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365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365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365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3657"/>
    <w:rPr>
      <w:b/>
      <w:bCs/>
      <w:sz w:val="20"/>
      <w:szCs w:val="20"/>
    </w:rPr>
  </w:style>
  <w:style w:type="paragraph" w:customStyle="1" w:styleId="BasicParagraphA4layout">
    <w:name w:val="Basic Paragraph (A4 layout)"/>
    <w:basedOn w:val="Normal"/>
    <w:uiPriority w:val="99"/>
    <w:rsid w:val="002F2DF9"/>
    <w:pPr>
      <w:autoSpaceDE w:val="0"/>
      <w:autoSpaceDN w:val="0"/>
      <w:adjustRightInd w:val="0"/>
      <w:spacing w:after="0"/>
    </w:pPr>
    <w:rPr>
      <w:rFonts w:ascii="Minion Pro" w:hAnsi="Minion Pro" w:cs="Minion Pro"/>
      <w:color w:val="000000"/>
      <w:sz w:val="24"/>
      <w:szCs w:val="24"/>
      <w:lang w:val="en-US" w:eastAsia="en-GB"/>
    </w:rPr>
  </w:style>
  <w:style w:type="paragraph" w:styleId="Revision">
    <w:name w:val="Revision"/>
    <w:hidden/>
    <w:uiPriority w:val="99"/>
    <w:semiHidden/>
    <w:rsid w:val="005B28CF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CF7A48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47A22"/>
  </w:style>
  <w:style w:type="paragraph" w:customStyle="1" w:styleId="bullets1">
    <w:name w:val="bullets 1"/>
    <w:basedOn w:val="ListParagraph"/>
    <w:link w:val="bullets1Char"/>
    <w:qFormat/>
    <w:rsid w:val="00C21C6B"/>
    <w:pPr>
      <w:numPr>
        <w:numId w:val="10"/>
      </w:numPr>
      <w:spacing w:before="120" w:line="360" w:lineRule="auto"/>
      <w:jc w:val="both"/>
    </w:pPr>
    <w:rPr>
      <w:rFonts w:ascii="Arial" w:eastAsiaTheme="minorHAnsi" w:hAnsi="Arial" w:cs="Arial"/>
      <w:sz w:val="22"/>
      <w:szCs w:val="22"/>
      <w:lang w:val="en-US" w:eastAsia="en-US"/>
    </w:rPr>
  </w:style>
  <w:style w:type="character" w:customStyle="1" w:styleId="bullets1Char">
    <w:name w:val="bullets 1 Char"/>
    <w:basedOn w:val="DefaultParagraphFont"/>
    <w:link w:val="bullets1"/>
    <w:rsid w:val="00C21C6B"/>
    <w:rPr>
      <w:rFonts w:ascii="Arial" w:eastAsiaTheme="minorHAnsi" w:hAnsi="Arial" w:cs="Arial"/>
      <w:sz w:val="22"/>
      <w:szCs w:val="22"/>
      <w:lang w:val="en-US" w:eastAsia="en-US"/>
    </w:rPr>
  </w:style>
  <w:style w:type="paragraph" w:customStyle="1" w:styleId="Default">
    <w:name w:val="Default"/>
    <w:link w:val="DefaultChar"/>
    <w:rsid w:val="00C21C6B"/>
    <w:pPr>
      <w:autoSpaceDE w:val="0"/>
      <w:autoSpaceDN w:val="0"/>
      <w:adjustRightInd w:val="0"/>
      <w:spacing w:after="0" w:line="240" w:lineRule="auto"/>
    </w:pPr>
    <w:rPr>
      <w:rFonts w:ascii="Arial" w:eastAsiaTheme="minorHAnsi" w:hAnsi="Arial" w:cs="Arial"/>
      <w:color w:val="000000"/>
      <w:sz w:val="24"/>
      <w:szCs w:val="24"/>
      <w:lang w:eastAsia="en-US"/>
    </w:rPr>
  </w:style>
  <w:style w:type="character" w:customStyle="1" w:styleId="DefaultChar">
    <w:name w:val="Default Char"/>
    <w:basedOn w:val="DefaultParagraphFont"/>
    <w:link w:val="Default"/>
    <w:rsid w:val="00C21C6B"/>
    <w:rPr>
      <w:rFonts w:ascii="Arial" w:eastAsiaTheme="minorHAnsi" w:hAnsi="Arial" w:cs="Arial"/>
      <w:color w:val="000000"/>
      <w:sz w:val="24"/>
      <w:szCs w:val="24"/>
      <w:lang w:eastAsia="en-US"/>
    </w:rPr>
  </w:style>
  <w:style w:type="paragraph" w:customStyle="1" w:styleId="ExecsummarySub-head">
    <w:name w:val="Exec summary Sub-head"/>
    <w:basedOn w:val="Heading2"/>
    <w:link w:val="ExecsummarySub-headChar"/>
    <w:autoRedefine/>
    <w:qFormat/>
    <w:rsid w:val="00DA416C"/>
    <w:pPr>
      <w:keepLines w:val="0"/>
      <w:spacing w:before="240" w:after="120"/>
      <w:ind w:right="374"/>
      <w:jc w:val="both"/>
    </w:pPr>
    <w:rPr>
      <w:rFonts w:ascii="Arial" w:eastAsia="Times New Roman" w:hAnsi="Arial" w:cs="Arial"/>
      <w:b/>
      <w:bCs/>
      <w:iCs/>
      <w:color w:val="000000" w:themeColor="text1"/>
      <w:sz w:val="20"/>
      <w:szCs w:val="20"/>
      <w:lang w:eastAsia="en-GB"/>
    </w:rPr>
  </w:style>
  <w:style w:type="character" w:customStyle="1" w:styleId="ExecsummarySub-headChar">
    <w:name w:val="Exec summary Sub-head Char"/>
    <w:basedOn w:val="DefaultParagraphFont"/>
    <w:link w:val="ExecsummarySub-head"/>
    <w:rsid w:val="00DA416C"/>
    <w:rPr>
      <w:rFonts w:ascii="Arial" w:eastAsia="Times New Roman" w:hAnsi="Arial" w:cs="Arial"/>
      <w:b/>
      <w:bCs/>
      <w:iCs/>
      <w:color w:val="000000" w:themeColor="text1"/>
      <w:sz w:val="20"/>
      <w:szCs w:val="20"/>
      <w:lang w:eastAsia="en-GB"/>
    </w:rPr>
  </w:style>
  <w:style w:type="paragraph" w:customStyle="1" w:styleId="EBSubhead1">
    <w:name w:val="EB Subhead 1"/>
    <w:basedOn w:val="Normal"/>
    <w:link w:val="EBSubhead1Char"/>
    <w:qFormat/>
    <w:rsid w:val="007E65C5"/>
    <w:pPr>
      <w:spacing w:before="120" w:line="240" w:lineRule="auto"/>
    </w:pPr>
    <w:rPr>
      <w:rFonts w:ascii="Arial" w:hAnsi="Arial" w:cs="Arial"/>
      <w:b/>
      <w:bCs/>
      <w:sz w:val="24"/>
      <w:szCs w:val="24"/>
    </w:rPr>
  </w:style>
  <w:style w:type="character" w:customStyle="1" w:styleId="EBSubhead1Char">
    <w:name w:val="EB Subhead 1 Char"/>
    <w:basedOn w:val="DefaultParagraphFont"/>
    <w:link w:val="EBSubhead1"/>
    <w:rsid w:val="007E65C5"/>
    <w:rPr>
      <w:rFonts w:ascii="Arial" w:hAnsi="Arial" w:cs="Arial"/>
      <w:b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7330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018404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1493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65076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540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1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725276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972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18694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931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09920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609000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97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443416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499485">
              <w:marLeft w:val="0"/>
              <w:marRight w:val="0"/>
              <w:marTop w:val="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174645">
                  <w:marLeft w:val="0"/>
                  <w:marRight w:val="0"/>
                  <w:marTop w:val="225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8842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1104462">
                          <w:marLeft w:val="258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single" w:sz="6" w:space="11" w:color="000000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99285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23799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709343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977548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9118548">
                                              <w:marLeft w:val="0"/>
                                              <w:marRight w:val="0"/>
                                              <w:marTop w:val="0"/>
                                              <w:marBottom w:val="3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937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7243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711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63834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2BF452C-1503-4CD8-8479-BCA08F3D84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2</Pages>
  <Words>1710</Words>
  <Characters>9751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11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.Dall'ora@soton.ac.uk</dc:creator>
  <cp:lastModifiedBy>Christina Saville</cp:lastModifiedBy>
  <cp:revision>4</cp:revision>
  <cp:lastPrinted>2020-09-03T12:11:00Z</cp:lastPrinted>
  <dcterms:created xsi:type="dcterms:W3CDTF">2020-09-24T14:42:00Z</dcterms:created>
  <dcterms:modified xsi:type="dcterms:W3CDTF">2020-09-24T15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b55fd17-8bd2-36a8-af25-8a9c2543b038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